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6D69605F"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r w:rsidR="00417272" w:rsidRPr="00395D24">
        <w:rPr>
          <w:rFonts w:asciiTheme="majorHAnsi" w:hAnsiTheme="majorHAnsi" w:cs="Times New Roman"/>
          <w:color w:val="000000" w:themeColor="text1"/>
          <w:highlight w:val="darkGray"/>
        </w:rPr>
        <w:t>Charlesworth,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r w:rsidR="000C2B71" w:rsidRPr="00185ACD">
        <w:rPr>
          <w:rFonts w:asciiTheme="majorHAnsi" w:hAnsiTheme="majorHAnsi" w:cs="Times New Roman"/>
          <w:color w:val="000000" w:themeColor="text1"/>
          <w:highlight w:val="darkGray"/>
        </w:rPr>
        <w:t>Charlesworth</w:t>
      </w:r>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7406E8">
        <w:rPr>
          <w:rFonts w:asciiTheme="majorHAnsi" w:hAnsiTheme="majorHAnsi" w:cs="Times New Roman"/>
          <w:color w:val="000000" w:themeColor="text1"/>
        </w:rPr>
        <w:t>). Ness</w:t>
      </w:r>
      <w:r w:rsidR="00205EF8">
        <w:rPr>
          <w:rFonts w:asciiTheme="majorHAnsi" w:hAnsiTheme="majorHAnsi" w:cs="Times New Roman"/>
          <w:color w:val="000000" w:themeColor="text1"/>
        </w:rPr>
        <w:t>es modelos</w:t>
      </w:r>
      <w:r w:rsidR="000C2B71" w:rsidRPr="00E44048">
        <w:rPr>
          <w:rFonts w:asciiTheme="majorHAnsi" w:hAnsiTheme="majorHAnsi" w:cs="Times New Roman"/>
          <w:color w:val="000000" w:themeColor="text1"/>
        </w:rPr>
        <w:t xml:space="preserve">, o aumento da mortalidade média </w:t>
      </w:r>
      <w:r w:rsidR="00205EF8">
        <w:rPr>
          <w:rFonts w:asciiTheme="majorHAnsi" w:hAnsiTheme="majorHAnsi" w:cs="Times New Roman"/>
          <w:color w:val="000000" w:themeColor="text1"/>
        </w:rPr>
        <w:t>é interpretado</w:t>
      </w:r>
      <w:r w:rsidR="000C2B71" w:rsidRPr="00E44048">
        <w:rPr>
          <w:rFonts w:asciiTheme="majorHAnsi" w:hAnsiTheme="majorHAnsi" w:cs="Times New Roman"/>
          <w:color w:val="000000" w:themeColor="text1"/>
        </w:rPr>
        <w:t xml:space="preserve">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3D771FD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r w:rsidR="00642C6C" w:rsidRPr="004043CE">
        <w:rPr>
          <w:rFonts w:asciiTheme="majorHAnsi" w:hAnsiTheme="majorHAnsi" w:cs="Times New Roman"/>
          <w:color w:val="000000" w:themeColor="text1"/>
          <w:highlight w:val="darkGray"/>
        </w:rPr>
        <w:t>Levins, 1968</w:t>
      </w:r>
      <w:r w:rsidR="00642C6C">
        <w:rPr>
          <w:rFonts w:asciiTheme="majorHAnsi" w:hAnsiTheme="majorHAnsi" w:cs="Times New Roman"/>
          <w:color w:val="000000" w:themeColor="text1"/>
        </w:rPr>
        <w:t>)</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6AB27E97"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F890D32"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hipley,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3"/>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3"/>
      <w:r w:rsidR="00DE0EF7">
        <w:rPr>
          <w:rStyle w:val="CommentReference"/>
          <w:rFonts w:asciiTheme="minorHAnsi" w:hAnsiTheme="minorHAnsi" w:cstheme="minorBidi"/>
        </w:rPr>
        <w:commentReference w:id="3"/>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4"/>
      <w:r w:rsidRPr="00233AB2">
        <w:rPr>
          <w:rFonts w:asciiTheme="majorHAnsi" w:hAnsiTheme="majorHAnsi"/>
          <w:sz w:val="24"/>
          <w:szCs w:val="24"/>
        </w:rPr>
        <w:t>um número de gametas masculinos que é igual para todos os indivíduos independente de suas estratégias</w:t>
      </w:r>
      <w:commentRangeEnd w:id="4"/>
      <w:r w:rsidR="002175DA">
        <w:rPr>
          <w:rStyle w:val="CommentReference"/>
          <w:rFonts w:asciiTheme="minorHAnsi" w:hAnsiTheme="minorHAnsi" w:cstheme="minorBidi"/>
        </w:rPr>
        <w:commentReference w:id="4"/>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5"/>
      <w:r w:rsidRPr="00233AB2">
        <w:rPr>
          <w:rStyle w:val="s2"/>
          <w:rFonts w:asciiTheme="majorHAnsi" w:hAnsiTheme="majorHAnsi"/>
          <w:color w:val="000000" w:themeColor="text1"/>
          <w:sz w:val="24"/>
          <w:szCs w:val="24"/>
        </w:rPr>
        <w:t>variar a riqueza de cinco a 500</w:t>
      </w:r>
      <w:commentRangeEnd w:id="5"/>
      <w:r w:rsidR="00EB3948">
        <w:rPr>
          <w:rStyle w:val="CommentReference"/>
          <w:rFonts w:asciiTheme="minorHAnsi" w:hAnsiTheme="minorHAnsi" w:cstheme="minorBidi"/>
        </w:rPr>
        <w:commentReference w:id="5"/>
      </w:r>
      <w:r w:rsidRPr="00233AB2">
        <w:rPr>
          <w:rStyle w:val="s2"/>
          <w:rFonts w:asciiTheme="majorHAnsi" w:hAnsiTheme="majorHAnsi"/>
          <w:color w:val="000000" w:themeColor="text1"/>
          <w:sz w:val="24"/>
          <w:szCs w:val="24"/>
        </w:rPr>
        <w:t xml:space="preserve">,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6"/>
      <w:r w:rsidRPr="00233AB2">
        <w:rPr>
          <w:rStyle w:val="s2"/>
          <w:rFonts w:asciiTheme="majorHAnsi" w:hAnsiTheme="majorHAnsi"/>
          <w:i/>
          <w:color w:val="000000" w:themeColor="text1"/>
          <w:sz w:val="24"/>
          <w:szCs w:val="24"/>
        </w:rPr>
        <w:t>Bertholletia excelsa</w:t>
      </w:r>
      <w:commentRangeEnd w:id="6"/>
      <w:r w:rsidR="006426B2">
        <w:rPr>
          <w:rStyle w:val="CommentReference"/>
          <w:rFonts w:asciiTheme="minorHAnsi" w:hAnsiTheme="minorHAnsi" w:cstheme="minorBidi"/>
        </w:rPr>
        <w:commentReference w:id="6"/>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7"/>
      <w:r w:rsidR="00E25784">
        <w:rPr>
          <w:rFonts w:asciiTheme="minorHAnsi" w:hAnsiTheme="minorHAnsi"/>
          <w:b/>
          <w:sz w:val="24"/>
          <w:szCs w:val="24"/>
        </w:rPr>
        <w:t>V</w:t>
      </w:r>
      <w:r w:rsidRPr="007C4554">
        <w:rPr>
          <w:rFonts w:asciiTheme="minorHAnsi" w:hAnsiTheme="minorHAnsi"/>
          <w:b/>
          <w:sz w:val="24"/>
          <w:szCs w:val="24"/>
        </w:rPr>
        <w:t>ariáveis operacionais</w:t>
      </w:r>
      <w:commentRangeEnd w:id="7"/>
      <w:r w:rsidR="00086CEC">
        <w:rPr>
          <w:rStyle w:val="CommentReference"/>
          <w:rFonts w:asciiTheme="minorHAnsi" w:hAnsiTheme="minorHAnsi" w:cstheme="minorBidi"/>
        </w:rPr>
        <w:commentReference w:id="7"/>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w:t>
      </w:r>
      <w:r w:rsidRPr="00233AB2">
        <w:rPr>
          <w:rFonts w:asciiTheme="majorHAnsi" w:hAnsiTheme="majorHAnsi"/>
          <w:sz w:val="24"/>
          <w:szCs w:val="24"/>
        </w:rPr>
        <w:lastRenderedPageBreak/>
        <w:t xml:space="preserve">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8"/>
      <w:r w:rsidRPr="00233AB2">
        <w:rPr>
          <w:rFonts w:asciiTheme="majorHAnsi" w:hAnsiTheme="majorHAnsi"/>
          <w:sz w:val="24"/>
          <w:szCs w:val="24"/>
        </w:rPr>
        <w:t>três variáveis preditoras</w:t>
      </w:r>
      <w:commentRangeEnd w:id="8"/>
      <w:r w:rsidR="00C0716E">
        <w:rPr>
          <w:rStyle w:val="CommentReference"/>
          <w:rFonts w:asciiTheme="minorHAnsi" w:hAnsiTheme="minorHAnsi" w:cstheme="minorBidi"/>
        </w:rPr>
        <w:commentReference w:id="8"/>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w:t>
      </w:r>
      <w:r w:rsidRPr="00233AB2">
        <w:rPr>
          <w:rFonts w:asciiTheme="majorHAnsi" w:hAnsiTheme="majorHAnsi"/>
          <w:sz w:val="24"/>
          <w:szCs w:val="24"/>
        </w:rPr>
        <w:lastRenderedPageBreak/>
        <w:t xml:space="preserve">utilizadas </w:t>
      </w:r>
      <w:commentRangeStart w:id="9"/>
      <w:r w:rsidRPr="00233AB2">
        <w:rPr>
          <w:rFonts w:asciiTheme="majorHAnsi" w:hAnsiTheme="majorHAnsi"/>
          <w:sz w:val="24"/>
          <w:szCs w:val="24"/>
        </w:rPr>
        <w:t>foram a normal e a gama</w:t>
      </w:r>
      <w:commentRangeEnd w:id="9"/>
      <w:r w:rsidR="00F032A4">
        <w:rPr>
          <w:rStyle w:val="CommentReference"/>
          <w:rFonts w:asciiTheme="minorHAnsi" w:hAnsiTheme="minorHAnsi" w:cstheme="minorBidi"/>
        </w:rPr>
        <w:commentReference w:id="9"/>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0"/>
      <w:r w:rsidRPr="007E5525">
        <w:rPr>
          <w:rFonts w:ascii="Calibri Light" w:hAnsi="Calibri Light"/>
          <w:color w:val="000000" w:themeColor="text1"/>
          <w:sz w:val="24"/>
          <w:szCs w:val="24"/>
        </w:rPr>
        <w:t xml:space="preserve">ponto médio da curva </w:t>
      </w:r>
      <w:commentRangeEnd w:id="10"/>
      <w:r w:rsidR="0019438B">
        <w:rPr>
          <w:rStyle w:val="CommentReference"/>
          <w:rFonts w:asciiTheme="minorHAnsi" w:hAnsiTheme="minorHAnsi" w:cstheme="minorBidi"/>
        </w:rPr>
        <w:commentReference w:id="10"/>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r w:rsidRPr="007E5525">
        <w:rPr>
          <w:rFonts w:ascii="Calibri" w:hAnsi="Calibri"/>
          <w:b/>
          <w:sz w:val="24"/>
          <w:szCs w:val="24"/>
        </w:rPr>
        <w:tab/>
        <w:t>Cenário eco-evolutivo: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bookmarkStart w:id="11" w:name="_GoBack"/>
      <w:bookmarkEnd w:id="11"/>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2"/>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3"/>
      </w:r>
      <w:r w:rsidRPr="00C22511">
        <w:rPr>
          <w:rFonts w:asciiTheme="majorHAnsi" w:hAnsiTheme="majorHAnsi"/>
          <w:color w:val="000000" w:themeColor="text1"/>
        </w:rPr>
        <w:t xml:space="preserve">.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da literarura</w:t>
      </w:r>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r w:rsidR="00251327">
        <w:rPr>
          <w:rFonts w:asciiTheme="majorHAnsi" w:hAnsiTheme="majorHAnsi" w:cs="Times New Roman"/>
          <w:color w:val="000000" w:themeColor="text1"/>
          <w:highlight w:val="cyan"/>
        </w:rPr>
        <w:t xml:space="preserve">Charlesworth,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commentRangeStart w:id="14"/>
      <w:r w:rsidRPr="00980F59">
        <w:rPr>
          <w:rFonts w:asciiTheme="majorHAnsi" w:hAnsiTheme="majorHAnsi"/>
          <w:color w:val="000000" w:themeColor="text1"/>
        </w:rPr>
        <w:t>A diversidade de estratégias de vida aumentou</w:t>
      </w:r>
      <w:commentRangeEnd w:id="14"/>
      <w:r w:rsidR="001970F7">
        <w:rPr>
          <w:rStyle w:val="CommentReference"/>
        </w:rPr>
        <w:commentReference w:id="14"/>
      </w:r>
      <w:r w:rsidRPr="00980F59">
        <w:rPr>
          <w:rFonts w:asciiTheme="majorHAnsi" w:hAnsiTheme="majorHAnsi"/>
          <w:color w:val="000000" w:themeColor="text1"/>
        </w:rPr>
        <w:t xml:space="preserve">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49C0C3D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 xml:space="preserve">indivíduos submetidos a </w:t>
      </w:r>
      <w:r w:rsidR="003B5F06">
        <w:rPr>
          <w:rFonts w:asciiTheme="majorHAnsi" w:hAnsiTheme="majorHAnsi"/>
          <w:color w:val="000000" w:themeColor="text1"/>
        </w:rPr>
        <w:lastRenderedPageBreak/>
        <w:t>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r w:rsidR="00642C6C" w:rsidRPr="00642C6C">
        <w:rPr>
          <w:rFonts w:asciiTheme="majorHAnsi" w:hAnsiTheme="majorHAnsi"/>
          <w:color w:val="000000" w:themeColor="text1"/>
          <w:highlight w:val="darkGray"/>
        </w:rPr>
        <w:t>Charlesworth,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por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15"/>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w:t>
      </w:r>
      <w:r w:rsidRPr="0057257D">
        <w:rPr>
          <w:rFonts w:asciiTheme="majorHAnsi" w:hAnsiTheme="majorHAnsi"/>
          <w:color w:val="000000" w:themeColor="text1"/>
          <w:highlight w:val="yellow"/>
        </w:rPr>
        <w:lastRenderedPageBreak/>
        <w:t>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15"/>
      <w:r w:rsidR="00C739D4">
        <w:rPr>
          <w:rStyle w:val="CommentReference"/>
        </w:rPr>
        <w:commentReference w:id="15"/>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w:t>
      </w:r>
      <w:r w:rsidRPr="00980F59">
        <w:rPr>
          <w:rFonts w:asciiTheme="majorHAnsi" w:hAnsiTheme="majorHAnsi"/>
          <w:color w:val="000000" w:themeColor="text1"/>
        </w:rPr>
        <w:lastRenderedPageBreak/>
        <w:t>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w:t>
      </w:r>
      <w:r w:rsidRPr="00980F59">
        <w:rPr>
          <w:rFonts w:asciiTheme="majorHAnsi" w:hAnsiTheme="majorHAnsi"/>
        </w:rPr>
        <w:lastRenderedPageBreak/>
        <w:t xml:space="preserve">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w:t>
      </w:r>
      <w:r w:rsidRPr="00980F59">
        <w:rPr>
          <w:rFonts w:asciiTheme="majorHAnsi" w:hAnsiTheme="majorHAnsi"/>
        </w:rPr>
        <w:lastRenderedPageBreak/>
        <w:t>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AINDA NÃO ESCREVI, SÃO SÓ PARÁGRAFOS QUE RETIREI DA DISCUSSÃO E COLOQUEI AQUI!]</w:t>
      </w:r>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eco-evolutivo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Vellend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eco-evolutivo,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w:t>
      </w:r>
      <w:r w:rsidRPr="00980F59">
        <w:rPr>
          <w:rFonts w:asciiTheme="majorHAnsi" w:hAnsiTheme="majorHAnsi"/>
        </w:rPr>
        <w:lastRenderedPageBreak/>
        <w:t xml:space="preserve">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Vellend 2016). Assim, a seleção que ocorre em populações e em comunidades é essencialmente a mesma, ambas como resultado da “batalha pela persistência” descrita por Darwin (1859) (Vellend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nos cenários evolutivo e eco-evolutivo deste estudo, pode ser encarada como a mudança aleatória na abundância relativa das estratégias de vida. A deriva ecológica, como mencionado anteriormente, é a mudança aleatória na abundância relativa das espécies em uma comunidade (Hubbell 2001), presente nos cenários ecológico e eco-evolutivo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eco-evolutivo.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eco-evolutivo,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Vellend 2010). Assim, é esperado que cenários que apresentem os mesmos processos de alto-nível </w:t>
      </w:r>
      <w:r w:rsidR="00633CB3" w:rsidRPr="00980F59">
        <w:rPr>
          <w:rFonts w:asciiTheme="majorHAnsi" w:hAnsiTheme="majorHAnsi"/>
          <w:color w:val="000000" w:themeColor="text1"/>
        </w:rPr>
        <w:t xml:space="preserve">sejam </w:t>
      </w:r>
      <w:r w:rsidR="00633CB3" w:rsidRPr="00980F59">
        <w:rPr>
          <w:rFonts w:asciiTheme="majorHAnsi" w:hAnsiTheme="majorHAnsi"/>
          <w:color w:val="000000" w:themeColor="text1"/>
        </w:rPr>
        <w:lastRenderedPageBreak/>
        <w:t>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Default="00C004CF"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C004CF" w:rsidRDefault="00C004CF" w:rsidP="00F072FE">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sidRPr="00C004CF">
        <w:rPr>
          <w:rFonts w:asciiTheme="majorHAnsi" w:eastAsia="Times New Roman" w:hAnsiTheme="majorHAnsi" w:cs="Arial"/>
          <w:b/>
          <w:color w:val="000000" w:themeColor="text1"/>
          <w:highlight w:val="lightGray"/>
          <w:bdr w:val="none" w:sz="0" w:space="0" w:color="auto" w:frame="1"/>
          <w:lang w:val="en-US"/>
        </w:rPr>
        <w:t>AVULSAS:</w:t>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 xml:space="preserve">Levins,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eds Cody M. L., HoltDiamond</w:t>
      </w:r>
      <w:r w:rsidR="00C236D1" w:rsidRPr="009763D2">
        <w:rPr>
          <w:rFonts w:asciiTheme="majorHAnsi" w:eastAsia="Times New Roman" w:hAnsiTheme="majorHAnsi" w:cs="Times New Roman"/>
          <w:color w:val="000000" w:themeColor="text1"/>
          <w:shd w:val="clear" w:color="auto" w:fill="FFFFFF"/>
          <w:lang w:val="en-US"/>
        </w:rPr>
        <w:t xml:space="preserve"> J. M., editors. ),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The Evolution of Life Histories</w:t>
      </w:r>
      <w:r w:rsidRPr="009763D2">
        <w:rPr>
          <w:rFonts w:asciiTheme="majorHAnsi" w:hAnsiTheme="majorHAnsi" w:cs="Times New Roman"/>
          <w:color w:val="000000" w:themeColor="text1"/>
        </w:rPr>
        <w:t>. Oxford University Press</w:t>
      </w:r>
      <w:r w:rsidR="00EB5BD7" w:rsidRPr="009763D2">
        <w:rPr>
          <w:rFonts w:asciiTheme="majorHAnsi" w:hAnsiTheme="majorHAnsi" w:cs="Times New Roman"/>
          <w:color w:val="000000" w:themeColor="text1"/>
        </w:rPr>
        <w:t>, London, UK.</w:t>
      </w:r>
    </w:p>
    <w:p w14:paraId="3E630B17" w14:textId="27E3349A" w:rsidR="00665A61" w:rsidRPr="0079346A" w:rsidRDefault="00665A61" w:rsidP="00665A61">
      <w:pPr>
        <w:spacing w:line="276" w:lineRule="auto"/>
        <w:ind w:left="567" w:hanging="567"/>
        <w:contextualSpacing/>
        <w:jc w:val="both"/>
        <w:rPr>
          <w:rFonts w:asciiTheme="majorHAnsi" w:hAnsiTheme="majorHAnsi" w:cs="Times"/>
          <w:lang w:val="en-US"/>
        </w:rPr>
      </w:pPr>
      <w:r w:rsidRPr="0079346A">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B9ACFA4" w14:textId="2D6271CB" w:rsidR="002A5BC2" w:rsidRPr="0079346A" w:rsidRDefault="002A5BC2" w:rsidP="002A5BC2">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 xml:space="preserve">Rockwell, C. A., Guariguata, M. R., Menton, M., Arroyo Quispe, E., Quaedvlieg, J., Warren-Thomas, E., ... Salas, J. J. Y. (2015). Nut production in </w:t>
      </w:r>
      <w:r w:rsidR="00EA2330">
        <w:rPr>
          <w:rFonts w:asciiTheme="majorHAnsi" w:hAnsiTheme="majorHAnsi" w:cs="Times New Roman"/>
          <w:i/>
          <w:lang w:val="en-US"/>
        </w:rPr>
        <w:t>B</w:t>
      </w:r>
      <w:r w:rsidRPr="00EA2330">
        <w:rPr>
          <w:rFonts w:asciiTheme="majorHAnsi" w:hAnsiTheme="majorHAnsi" w:cs="Times New Roman"/>
          <w:i/>
          <w:lang w:val="en-US"/>
        </w:rPr>
        <w:t>ertholletia excelsa</w:t>
      </w:r>
      <w:r w:rsidRPr="0079346A">
        <w:rPr>
          <w:rFonts w:asciiTheme="majorHAnsi" w:hAnsiTheme="majorHAnsi" w:cs="Times New Roman"/>
          <w:lang w:val="en-US"/>
        </w:rPr>
        <w:t xml:space="preserve"> across a logged forest mosaic: Implications for multiple forest use. </w:t>
      </w:r>
      <w:r w:rsidRPr="0079346A">
        <w:rPr>
          <w:rFonts w:asciiTheme="majorHAnsi" w:hAnsiTheme="majorHAnsi" w:cs="Times"/>
          <w:i/>
          <w:iCs/>
          <w:lang w:val="en-US"/>
        </w:rPr>
        <w:t>PLoS ONE</w:t>
      </w:r>
      <w:r w:rsidRPr="0079346A">
        <w:rPr>
          <w:rFonts w:asciiTheme="majorHAnsi" w:hAnsiTheme="majorHAnsi" w:cs="Times New Roman"/>
          <w:lang w:val="en-US"/>
        </w:rPr>
        <w:t xml:space="preserve">, </w:t>
      </w:r>
      <w:r w:rsidRPr="0079346A">
        <w:rPr>
          <w:rFonts w:asciiTheme="majorHAnsi" w:hAnsiTheme="majorHAnsi" w:cs="Times"/>
          <w:i/>
          <w:iCs/>
          <w:lang w:val="en-US"/>
        </w:rPr>
        <w:t>10</w:t>
      </w:r>
      <w:r w:rsidRPr="0079346A">
        <w:rPr>
          <w:rFonts w:asciiTheme="majorHAnsi" w:hAnsiTheme="majorHAnsi" w:cs="Times New Roman"/>
          <w:lang w:val="en-US"/>
        </w:rPr>
        <w:t xml:space="preserve">(8), 1–22. http://doi.org/10.1371/journal.pone.0135464 </w:t>
      </w:r>
    </w:p>
    <w:p w14:paraId="3B64D307" w14:textId="00E67B32" w:rsidR="004B02FE" w:rsidRPr="0079346A" w:rsidRDefault="004B02FE" w:rsidP="004B02FE">
      <w:pPr>
        <w:widowControl w:val="0"/>
        <w:autoSpaceDE w:val="0"/>
        <w:autoSpaceDN w:val="0"/>
        <w:adjustRightInd w:val="0"/>
        <w:spacing w:after="240" w:line="360" w:lineRule="atLeast"/>
        <w:rPr>
          <w:rFonts w:asciiTheme="majorHAnsi" w:hAnsiTheme="majorHAnsi" w:cs="Times New Roman"/>
          <w:lang w:val="en-US"/>
        </w:rPr>
      </w:pPr>
      <w:r w:rsidRPr="0079346A">
        <w:rPr>
          <w:rFonts w:asciiTheme="majorHAnsi" w:hAnsiTheme="majorHAnsi" w:cs="Times New Roman"/>
          <w:lang w:val="en-US"/>
        </w:rPr>
        <w:t>Peres, C. a, Baider, C., Zuidema, P. a, Wadt, L. H. O., Kainer, K. a, Gomes-Silva, D. a P, ... Freckleton, R. P. (2003). Demographic threats to the sustainability of Brazil nut exploitation.</w:t>
      </w:r>
      <w:r w:rsidRPr="0079346A">
        <w:rPr>
          <w:rFonts w:asciiTheme="majorHAnsi" w:hAnsiTheme="majorHAnsi" w:cs="Times"/>
          <w:i/>
          <w:iCs/>
          <w:lang w:val="en-US"/>
        </w:rPr>
        <w:t>Science (New York, N.Y.)</w:t>
      </w:r>
      <w:r w:rsidRPr="0079346A">
        <w:rPr>
          <w:rFonts w:asciiTheme="majorHAnsi" w:hAnsiTheme="majorHAnsi" w:cs="Times New Roman"/>
          <w:lang w:val="en-US"/>
        </w:rPr>
        <w:t xml:space="preserve">, </w:t>
      </w:r>
      <w:r w:rsidRPr="0079346A">
        <w:rPr>
          <w:rFonts w:asciiTheme="majorHAnsi" w:hAnsiTheme="majorHAnsi" w:cs="Times"/>
          <w:i/>
          <w:iCs/>
          <w:lang w:val="en-US"/>
        </w:rPr>
        <w:t>302</w:t>
      </w:r>
      <w:r w:rsidRPr="0079346A">
        <w:rPr>
          <w:rFonts w:asciiTheme="majorHAnsi" w:hAnsiTheme="majorHAnsi" w:cs="Times New Roman"/>
          <w:lang w:val="en-US"/>
        </w:rPr>
        <w:t xml:space="preserve">(5653), 2112–2114. </w:t>
      </w:r>
      <w:hyperlink r:id="rId24" w:history="1">
        <w:r w:rsidRPr="0079346A">
          <w:rPr>
            <w:rStyle w:val="Hyperlink"/>
            <w:rFonts w:asciiTheme="majorHAnsi" w:hAnsiTheme="majorHAnsi" w:cs="Times New Roman"/>
            <w:lang w:val="en-US"/>
          </w:rPr>
          <w:t>http://doi.org/10.1126/science.1091698</w:t>
        </w:r>
      </w:hyperlink>
      <w:r w:rsidRPr="0079346A">
        <w:rPr>
          <w:rFonts w:asciiTheme="majorHAnsi" w:hAnsiTheme="majorHAnsi" w:cs="Times New Roman"/>
          <w:lang w:val="en-US"/>
        </w:rPr>
        <w:t xml:space="preserve"> </w:t>
      </w:r>
    </w:p>
    <w:p w14:paraId="128ECA5D" w14:textId="77777777" w:rsidR="004B02FE" w:rsidRPr="0079346A" w:rsidRDefault="004B02FE" w:rsidP="004B02FE">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 xml:space="preserve">Chalom, A., &amp; Prado, P. I. (2012). Parameter space exploration of ecological models, 1–37. </w:t>
      </w:r>
    </w:p>
    <w:p w14:paraId="0AF61EE4" w14:textId="77777777" w:rsidR="004B02FE" w:rsidRPr="0079346A" w:rsidRDefault="004B02FE" w:rsidP="004B02FE">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79346A">
        <w:rPr>
          <w:rFonts w:asciiTheme="majorHAnsi" w:hAnsiTheme="majorHAnsi" w:cs="Times"/>
          <w:i/>
          <w:iCs/>
          <w:lang w:val="en-US"/>
        </w:rPr>
        <w:t>Biodiversity and Conservation</w:t>
      </w:r>
      <w:r w:rsidRPr="0079346A">
        <w:rPr>
          <w:rFonts w:asciiTheme="majorHAnsi" w:hAnsiTheme="majorHAnsi" w:cs="Times New Roman"/>
          <w:lang w:val="en-US"/>
        </w:rPr>
        <w:t xml:space="preserve">, </w:t>
      </w:r>
      <w:r w:rsidRPr="0079346A">
        <w:rPr>
          <w:rFonts w:asciiTheme="majorHAnsi" w:hAnsiTheme="majorHAnsi" w:cs="Times"/>
          <w:i/>
          <w:iCs/>
          <w:lang w:val="en-US"/>
        </w:rPr>
        <w:t>24</w:t>
      </w:r>
      <w:r w:rsidRPr="0079346A">
        <w:rPr>
          <w:rFonts w:asciiTheme="majorHAnsi" w:hAnsiTheme="majorHAnsi" w:cs="Times New Roman"/>
          <w:lang w:val="en-US"/>
        </w:rPr>
        <w:t xml:space="preserve">(9), 2135–2148. http://doi.org/10.1007/s10531-015-0953-1 </w:t>
      </w:r>
    </w:p>
    <w:p w14:paraId="1F0BC0C9" w14:textId="77777777" w:rsidR="004B02FE" w:rsidRDefault="004B02FE" w:rsidP="004B02FE">
      <w:pPr>
        <w:widowControl w:val="0"/>
        <w:autoSpaceDE w:val="0"/>
        <w:autoSpaceDN w:val="0"/>
        <w:adjustRightInd w:val="0"/>
        <w:spacing w:after="240" w:line="360" w:lineRule="atLeast"/>
        <w:rPr>
          <w:rFonts w:asciiTheme="majorHAnsi" w:hAnsiTheme="majorHAnsi" w:cs="Times New Roman"/>
          <w:lang w:val="en-US"/>
        </w:rPr>
      </w:pPr>
      <w:r w:rsidRPr="0079346A">
        <w:rPr>
          <w:rFonts w:asciiTheme="majorHAnsi" w:hAnsiTheme="majorHAnsi" w:cs="Times New Roman"/>
          <w:lang w:val="en-US"/>
        </w:rPr>
        <w:t xml:space="preserve">Jari Oksanen, F. Guillaume Blanchet, Michael Friendly, Roeland Kindt, Pierre Legendre, Dan McGlinn, Peter R. Minchin, R. B. O'Hara, Gavin L. Simpson, Peter Solymos, M. Henry H. </w:t>
      </w:r>
      <w:r w:rsidRPr="0079346A">
        <w:rPr>
          <w:rFonts w:asciiTheme="majorHAnsi" w:hAnsiTheme="majorHAnsi" w:cs="Times New Roman"/>
          <w:lang w:val="en-US"/>
        </w:rPr>
        <w:lastRenderedPageBreak/>
        <w:t xml:space="preserve">Stevens, Eduard Szoecs and Helene Wagner (2017). vegan: Community Ecology Package. R package version 2.4-3. https://CRAN.R-project.org/package=vegan </w:t>
      </w:r>
    </w:p>
    <w:p w14:paraId="392B17DE" w14:textId="69EE8C98" w:rsidR="00802139" w:rsidRDefault="00871BD8" w:rsidP="004B02FE">
      <w:pPr>
        <w:widowControl w:val="0"/>
        <w:autoSpaceDE w:val="0"/>
        <w:autoSpaceDN w:val="0"/>
        <w:adjustRightInd w:val="0"/>
        <w:spacing w:after="240" w:line="360" w:lineRule="atLeast"/>
        <w:rPr>
          <w:rFonts w:asciiTheme="majorHAnsi" w:hAnsiTheme="majorHAnsi" w:cs="Times New Roman"/>
          <w:lang w:val="en-US"/>
        </w:rPr>
      </w:pPr>
      <w:r>
        <w:rPr>
          <w:rFonts w:asciiTheme="majorHAnsi" w:hAnsiTheme="majorHAnsi" w:cs="Times New Roman"/>
          <w:lang w:val="en-US"/>
        </w:rPr>
        <w:t xml:space="preserve">Bolker, Ben. (2007). </w:t>
      </w:r>
      <w:r w:rsidRPr="003D7A5E">
        <w:rPr>
          <w:rFonts w:asciiTheme="majorHAnsi" w:hAnsiTheme="majorHAnsi" w:cs="Times New Roman"/>
          <w:i/>
          <w:lang w:val="en-US"/>
        </w:rPr>
        <w:t>Ecological Models and Data in R. Princeton University Press</w:t>
      </w:r>
      <w:r>
        <w:rPr>
          <w:rFonts w:asciiTheme="majorHAnsi" w:hAnsiTheme="majorHAnsi" w:cs="Times New Roman"/>
          <w:lang w:val="en-US"/>
        </w:rPr>
        <w:t>, New Jersey.</w:t>
      </w:r>
    </w:p>
    <w:p w14:paraId="4DF51A87" w14:textId="1B3BECA3" w:rsidR="000B2F75" w:rsidRPr="0079346A" w:rsidRDefault="00C92CB0" w:rsidP="004B02FE">
      <w:pPr>
        <w:widowControl w:val="0"/>
        <w:autoSpaceDE w:val="0"/>
        <w:autoSpaceDN w:val="0"/>
        <w:adjustRightInd w:val="0"/>
        <w:spacing w:after="240" w:line="360" w:lineRule="atLeast"/>
        <w:rPr>
          <w:rFonts w:asciiTheme="majorHAnsi" w:hAnsiTheme="majorHAnsi" w:cs="Times"/>
          <w:lang w:val="en-US"/>
        </w:rPr>
      </w:pPr>
      <w:r>
        <w:rPr>
          <w:rFonts w:asciiTheme="majorHAnsi" w:hAnsiTheme="majorHAnsi" w:cs="Times New Roman"/>
          <w:lang w:val="en-US"/>
        </w:rPr>
        <w:t xml:space="preserve">Burnham, Kenneth P. &amp; Anderson, David. R. (2002). Model selection and multimodel inference: </w:t>
      </w:r>
      <w:r w:rsidRPr="00C92CB0">
        <w:rPr>
          <w:rFonts w:asciiTheme="majorHAnsi" w:hAnsiTheme="majorHAnsi" w:cs="Times New Roman"/>
          <w:i/>
          <w:lang w:val="en-US"/>
        </w:rPr>
        <w:t>a practical information-theoretic approach</w:t>
      </w:r>
      <w:r w:rsidRPr="00AE0310">
        <w:rPr>
          <w:rFonts w:asciiTheme="majorHAnsi" w:hAnsiTheme="majorHAnsi" w:cs="Times New Roman"/>
          <w:i/>
          <w:lang w:val="en-US"/>
        </w:rPr>
        <w:t xml:space="preserve">. </w:t>
      </w:r>
      <w:r w:rsidR="00AE0310" w:rsidRPr="00AE0310">
        <w:rPr>
          <w:rFonts w:asciiTheme="majorHAnsi" w:hAnsiTheme="majorHAnsi" w:cs="Times New Roman"/>
          <w:i/>
          <w:lang w:val="en-US"/>
        </w:rPr>
        <w:t>Springer</w:t>
      </w:r>
      <w:r w:rsidR="00AE0310">
        <w:rPr>
          <w:rFonts w:asciiTheme="majorHAnsi" w:hAnsiTheme="majorHAnsi" w:cs="Times New Roman"/>
          <w:lang w:val="en-US"/>
        </w:rPr>
        <w:t>, New York.</w:t>
      </w:r>
    </w:p>
    <w:p w14:paraId="7CF50903" w14:textId="77777777" w:rsidR="004B02FE" w:rsidRDefault="004B02FE" w:rsidP="004B02FE">
      <w:pPr>
        <w:widowControl w:val="0"/>
        <w:autoSpaceDE w:val="0"/>
        <w:autoSpaceDN w:val="0"/>
        <w:adjustRightInd w:val="0"/>
        <w:spacing w:after="240" w:line="360" w:lineRule="atLeast"/>
        <w:rPr>
          <w:rFonts w:ascii="Times" w:hAnsi="Times" w:cs="Times"/>
          <w:lang w:val="en-US"/>
        </w:rPr>
      </w:pPr>
    </w:p>
    <w:p w14:paraId="5F52F738" w14:textId="77777777" w:rsidR="002A5BC2" w:rsidRDefault="002A5BC2" w:rsidP="00665A61">
      <w:pPr>
        <w:spacing w:line="276" w:lineRule="auto"/>
        <w:ind w:left="567" w:hanging="567"/>
        <w:contextualSpacing/>
        <w:jc w:val="both"/>
        <w:rPr>
          <w:rFonts w:asciiTheme="majorHAnsi" w:hAnsiTheme="majorHAnsi" w:cs="Times New Roman"/>
          <w:color w:val="000000" w:themeColor="text1"/>
        </w:rPr>
      </w:pPr>
    </w:p>
    <w:p w14:paraId="1124E840" w14:textId="77777777" w:rsidR="0006269D" w:rsidRDefault="0006269D" w:rsidP="00FB3A08">
      <w:pPr>
        <w:ind w:left="567" w:hanging="567"/>
        <w:contextualSpacing/>
        <w:jc w:val="both"/>
        <w:rPr>
          <w:rFonts w:asciiTheme="majorHAnsi" w:hAnsiTheme="majorHAnsi" w:cs="Times New Roman"/>
          <w:color w:val="000000" w:themeColor="text1"/>
        </w:rPr>
      </w:pPr>
    </w:p>
    <w:p w14:paraId="0E9AA5CB" w14:textId="27B101C9" w:rsidR="000657CD" w:rsidRPr="000D0901" w:rsidRDefault="000D0901" w:rsidP="000D0901">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PRINCETON GUIDE</w:t>
      </w:r>
      <w:r w:rsidRPr="00C004CF">
        <w:rPr>
          <w:rFonts w:asciiTheme="majorHAnsi" w:eastAsia="Times New Roman" w:hAnsiTheme="majorHAnsi" w:cs="Arial"/>
          <w:b/>
          <w:color w:val="000000" w:themeColor="text1"/>
          <w:highlight w:val="lightGray"/>
          <w:bdr w:val="none" w:sz="0" w:space="0" w:color="auto" w:frame="1"/>
          <w:lang w:val="en-US"/>
        </w:rPr>
        <w:t>:</w:t>
      </w:r>
    </w:p>
    <w:p w14:paraId="323DB1D7" w14:textId="61FA4F00" w:rsidR="005C4819" w:rsidRDefault="000D3D48" w:rsidP="000F5FAA">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STEARNS</w:t>
      </w:r>
      <w:r w:rsidR="00E91A7E">
        <w:rPr>
          <w:rFonts w:asciiTheme="majorHAnsi" w:hAnsiTheme="majorHAnsi" w:cs="Times New Roman"/>
          <w:color w:val="000000" w:themeColor="text1"/>
        </w:rPr>
        <w:t>, S. C. Natural Selection, Adaptation and Fitness: Overview.</w:t>
      </w:r>
      <w:r w:rsidR="00581FE2">
        <w:rPr>
          <w:rFonts w:asciiTheme="majorHAnsi" w:hAnsiTheme="majorHAnsi" w:cs="Times New Roman"/>
          <w:color w:val="000000" w:themeColor="text1"/>
        </w:rPr>
        <w:t xml:space="preserve"> In:</w:t>
      </w:r>
      <w:r w:rsidR="00645EF6">
        <w:rPr>
          <w:rFonts w:asciiTheme="majorHAnsi" w:hAnsiTheme="majorHAnsi" w:cs="Times New Roman"/>
          <w:color w:val="000000" w:themeColor="text1"/>
        </w:rPr>
        <w:t xml:space="preserve"> LOSOS, Jonathan</w:t>
      </w:r>
      <w:r>
        <w:rPr>
          <w:rFonts w:asciiTheme="majorHAnsi" w:hAnsiTheme="majorHAnsi" w:cs="Times New Roman"/>
          <w:color w:val="000000" w:themeColor="text1"/>
        </w:rPr>
        <w:t xml:space="preserve"> B. (Editor).</w:t>
      </w:r>
      <w:r w:rsidR="00581FE2">
        <w:rPr>
          <w:rFonts w:asciiTheme="majorHAnsi" w:hAnsiTheme="majorHAnsi" w:cs="Times New Roman"/>
          <w:color w:val="000000" w:themeColor="text1"/>
        </w:rPr>
        <w:t xml:space="preserve"> </w:t>
      </w:r>
      <w:r w:rsidR="00B90897" w:rsidRPr="000D3D48">
        <w:rPr>
          <w:rFonts w:asciiTheme="majorHAnsi" w:hAnsiTheme="majorHAnsi" w:cs="Times New Roman"/>
          <w:i/>
          <w:color w:val="000000" w:themeColor="text1"/>
        </w:rPr>
        <w:t>The Princeton Guide to Evolution</w:t>
      </w:r>
      <w:r>
        <w:rPr>
          <w:rFonts w:asciiTheme="majorHAnsi" w:hAnsiTheme="majorHAnsi" w:cs="Times New Roman"/>
          <w:color w:val="000000" w:themeColor="text1"/>
        </w:rPr>
        <w:t>.</w:t>
      </w:r>
      <w:r w:rsidR="00B90897">
        <w:rPr>
          <w:rFonts w:asciiTheme="majorHAnsi" w:hAnsiTheme="majorHAnsi" w:cs="Times New Roman"/>
          <w:color w:val="000000" w:themeColor="text1"/>
        </w:rPr>
        <w:t xml:space="preserve"> </w:t>
      </w:r>
      <w:r>
        <w:rPr>
          <w:rFonts w:asciiTheme="majorHAnsi" w:hAnsiTheme="majorHAnsi" w:cs="Times New Roman"/>
          <w:color w:val="000000" w:themeColor="text1"/>
        </w:rPr>
        <w:t>New Jersey</w:t>
      </w:r>
      <w:r>
        <w:rPr>
          <w:rFonts w:asciiTheme="majorHAnsi" w:hAnsiTheme="majorHAnsi" w:cs="Times New Roman"/>
          <w:color w:val="000000" w:themeColor="text1"/>
        </w:rPr>
        <w:t xml:space="preserve">: </w:t>
      </w:r>
      <w:r w:rsidR="00B90897">
        <w:rPr>
          <w:rFonts w:asciiTheme="majorHAnsi" w:hAnsiTheme="majorHAnsi" w:cs="Times New Roman"/>
          <w:color w:val="000000" w:themeColor="text1"/>
        </w:rPr>
        <w:t>Princeton University Press</w:t>
      </w:r>
      <w:r>
        <w:rPr>
          <w:rFonts w:asciiTheme="majorHAnsi" w:hAnsiTheme="majorHAnsi" w:cs="Times New Roman"/>
          <w:color w:val="000000" w:themeColor="text1"/>
        </w:rPr>
        <w:t>, 2014. Cap. III.1.</w:t>
      </w:r>
    </w:p>
    <w:p w14:paraId="4BF7F98D" w14:textId="3A8DC5BB" w:rsidR="00D45060" w:rsidRDefault="0070363F" w:rsidP="00D45060">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REZNICK</w:t>
      </w:r>
      <w:r w:rsidR="00391C15">
        <w:rPr>
          <w:rFonts w:asciiTheme="majorHAnsi" w:hAnsiTheme="majorHAnsi" w:cs="Times New Roman"/>
          <w:color w:val="000000" w:themeColor="text1"/>
        </w:rPr>
        <w:t>, D.</w:t>
      </w:r>
      <w:r w:rsidR="00D45060">
        <w:rPr>
          <w:rFonts w:asciiTheme="majorHAnsi" w:hAnsiTheme="majorHAnsi" w:cs="Times New Roman"/>
          <w:color w:val="000000" w:themeColor="text1"/>
        </w:rPr>
        <w:t xml:space="preserve"> </w:t>
      </w:r>
      <w:r w:rsidR="00D45060">
        <w:rPr>
          <w:rFonts w:asciiTheme="majorHAnsi" w:hAnsiTheme="majorHAnsi" w:cs="Times New Roman"/>
          <w:color w:val="000000" w:themeColor="text1"/>
        </w:rPr>
        <w:t>Evolution of Life Histories</w:t>
      </w:r>
      <w:r w:rsidR="00D45060">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In: LOSOS, Jonathan B. (Editor). </w:t>
      </w:r>
      <w:r w:rsidRPr="000D3D48">
        <w:rPr>
          <w:rFonts w:asciiTheme="majorHAnsi" w:hAnsiTheme="majorHAnsi" w:cs="Times New Roman"/>
          <w:i/>
          <w:color w:val="000000" w:themeColor="text1"/>
        </w:rPr>
        <w:t>The Princeton Guide to Evolution</w:t>
      </w:r>
      <w:r>
        <w:rPr>
          <w:rFonts w:asciiTheme="majorHAnsi" w:hAnsiTheme="majorHAnsi" w:cs="Times New Roman"/>
          <w:color w:val="000000" w:themeColor="text1"/>
        </w:rPr>
        <w:t>. New Jersey: Princeton University Press, 2014. Cap. III.1</w:t>
      </w:r>
      <w:r>
        <w:rPr>
          <w:rFonts w:asciiTheme="majorHAnsi" w:hAnsiTheme="majorHAnsi" w:cs="Times New Roman"/>
          <w:color w:val="000000" w:themeColor="text1"/>
        </w:rPr>
        <w:t>1</w:t>
      </w:r>
      <w:r>
        <w:rPr>
          <w:rFonts w:asciiTheme="majorHAnsi" w:hAnsiTheme="majorHAnsi" w:cs="Times New Roman"/>
          <w:color w:val="000000" w:themeColor="text1"/>
        </w:rPr>
        <w:t>.</w:t>
      </w:r>
    </w:p>
    <w:p w14:paraId="276DB4C1" w14:textId="4F7E5277" w:rsidR="00334A65" w:rsidRDefault="009C6542" w:rsidP="00334A65">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H</w:t>
      </w:r>
      <w:r w:rsidR="0070363F">
        <w:rPr>
          <w:rFonts w:asciiTheme="majorHAnsi" w:hAnsiTheme="majorHAnsi" w:cs="Times New Roman"/>
          <w:color w:val="000000" w:themeColor="text1"/>
        </w:rPr>
        <w:t>OLSINGER</w:t>
      </w:r>
      <w:r>
        <w:rPr>
          <w:rFonts w:asciiTheme="majorHAnsi" w:hAnsiTheme="majorHAnsi" w:cs="Times New Roman"/>
          <w:color w:val="000000" w:themeColor="text1"/>
        </w:rPr>
        <w:t>, K. E</w:t>
      </w:r>
      <w:r w:rsidR="00334A65">
        <w:rPr>
          <w:rFonts w:asciiTheme="majorHAnsi" w:hAnsiTheme="majorHAnsi" w:cs="Times New Roman"/>
          <w:color w:val="000000" w:themeColor="text1"/>
        </w:rPr>
        <w:t xml:space="preserve">. </w:t>
      </w:r>
      <w:r>
        <w:rPr>
          <w:rFonts w:asciiTheme="majorHAnsi" w:hAnsiTheme="majorHAnsi" w:cs="Times New Roman"/>
          <w:color w:val="000000" w:themeColor="text1"/>
        </w:rPr>
        <w:t>Theory of Selection in Populations</w:t>
      </w:r>
      <w:r w:rsidR="00334A65">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The Princeton Guide to Evolution</w:t>
      </w:r>
      <w:r w:rsidR="00A602AC">
        <w:rPr>
          <w:rFonts w:asciiTheme="majorHAnsi" w:hAnsiTheme="majorHAnsi" w:cs="Times New Roman"/>
          <w:color w:val="000000" w:themeColor="text1"/>
        </w:rPr>
        <w:t>. New Jersey: Princeton University Press, 2014.</w:t>
      </w:r>
      <w:r w:rsidR="00A602AC">
        <w:rPr>
          <w:rFonts w:asciiTheme="majorHAnsi" w:hAnsiTheme="majorHAnsi" w:cs="Times New Roman"/>
          <w:color w:val="000000" w:themeColor="text1"/>
        </w:rPr>
        <w:t xml:space="preserve"> Cap. III.3</w:t>
      </w:r>
      <w:r w:rsidR="00A602AC">
        <w:rPr>
          <w:rFonts w:asciiTheme="majorHAnsi" w:hAnsiTheme="majorHAnsi" w:cs="Times New Roman"/>
          <w:color w:val="000000" w:themeColor="text1"/>
        </w:rPr>
        <w:t>.</w:t>
      </w:r>
    </w:p>
    <w:p w14:paraId="7FBF8996" w14:textId="1D826BC3" w:rsidR="00B011C8" w:rsidRDefault="0070363F" w:rsidP="00B011C8">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BELL</w:t>
      </w:r>
      <w:r w:rsidR="00B011C8">
        <w:rPr>
          <w:rFonts w:asciiTheme="majorHAnsi" w:hAnsiTheme="majorHAnsi" w:cs="Times New Roman"/>
          <w:color w:val="000000" w:themeColor="text1"/>
        </w:rPr>
        <w:t>, G</w:t>
      </w:r>
      <w:r w:rsidR="00B011C8">
        <w:rPr>
          <w:rFonts w:asciiTheme="majorHAnsi" w:hAnsiTheme="majorHAnsi" w:cs="Times New Roman"/>
          <w:color w:val="000000" w:themeColor="text1"/>
        </w:rPr>
        <w:t xml:space="preserve">. </w:t>
      </w:r>
      <w:r w:rsidR="00B011C8">
        <w:rPr>
          <w:rFonts w:asciiTheme="majorHAnsi" w:hAnsiTheme="majorHAnsi" w:cs="Times New Roman"/>
          <w:color w:val="000000" w:themeColor="text1"/>
        </w:rPr>
        <w:t>Responses to Selection: Experimental Populations</w:t>
      </w:r>
      <w:r w:rsidR="00B011C8">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The Princeton Guide to Evolution</w:t>
      </w:r>
      <w:r w:rsidR="00A602AC">
        <w:rPr>
          <w:rFonts w:asciiTheme="majorHAnsi" w:hAnsiTheme="majorHAnsi" w:cs="Times New Roman"/>
          <w:color w:val="000000" w:themeColor="text1"/>
        </w:rPr>
        <w:t>. New Jersey: Princeton University Press, 2014.</w:t>
      </w:r>
      <w:r w:rsidR="009036ED">
        <w:rPr>
          <w:rFonts w:asciiTheme="majorHAnsi" w:hAnsiTheme="majorHAnsi" w:cs="Times New Roman"/>
          <w:color w:val="000000" w:themeColor="text1"/>
        </w:rPr>
        <w:t xml:space="preserve"> Cap. III.6</w:t>
      </w:r>
      <w:r w:rsidR="00A602AC">
        <w:rPr>
          <w:rFonts w:asciiTheme="majorHAnsi" w:hAnsiTheme="majorHAnsi" w:cs="Times New Roman"/>
          <w:color w:val="000000" w:themeColor="text1"/>
        </w:rPr>
        <w:t>.</w:t>
      </w:r>
    </w:p>
    <w:p w14:paraId="66E983AF" w14:textId="4D7EAEB7" w:rsidR="00334A65" w:rsidRDefault="0070363F" w:rsidP="00536D26">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BAER</w:t>
      </w:r>
      <w:r w:rsidR="00536D26">
        <w:rPr>
          <w:rFonts w:asciiTheme="majorHAnsi" w:hAnsiTheme="majorHAnsi" w:cs="Times New Roman"/>
          <w:color w:val="000000" w:themeColor="text1"/>
        </w:rPr>
        <w:t>, C. F</w:t>
      </w:r>
      <w:r w:rsidR="00536D26">
        <w:rPr>
          <w:rFonts w:asciiTheme="majorHAnsi" w:hAnsiTheme="majorHAnsi" w:cs="Times New Roman"/>
          <w:color w:val="000000" w:themeColor="text1"/>
        </w:rPr>
        <w:t xml:space="preserve">. </w:t>
      </w:r>
      <w:r w:rsidR="009F32C0">
        <w:rPr>
          <w:rFonts w:asciiTheme="majorHAnsi" w:hAnsiTheme="majorHAnsi" w:cs="Times New Roman"/>
          <w:color w:val="000000" w:themeColor="text1"/>
        </w:rPr>
        <w:t>Mutation</w:t>
      </w:r>
      <w:r w:rsidR="00536D26">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The Princeton Guide to Evolution</w:t>
      </w:r>
      <w:r w:rsidR="00A602AC">
        <w:rPr>
          <w:rFonts w:asciiTheme="majorHAnsi" w:hAnsiTheme="majorHAnsi" w:cs="Times New Roman"/>
          <w:color w:val="000000" w:themeColor="text1"/>
        </w:rPr>
        <w:t>. New Jersey: Princeton University Press, 2014.</w:t>
      </w:r>
      <w:r w:rsidR="00A602AC">
        <w:rPr>
          <w:rFonts w:asciiTheme="majorHAnsi" w:hAnsiTheme="majorHAnsi" w:cs="Times New Roman"/>
          <w:color w:val="000000" w:themeColor="text1"/>
        </w:rPr>
        <w:t xml:space="preserve"> Cap. IV.2</w:t>
      </w:r>
      <w:r w:rsidR="00A602AC">
        <w:rPr>
          <w:rFonts w:asciiTheme="majorHAnsi" w:hAnsiTheme="majorHAnsi" w:cs="Times New Roman"/>
          <w:color w:val="000000" w:themeColor="text1"/>
        </w:rPr>
        <w:t>.</w:t>
      </w:r>
    </w:p>
    <w:p w14:paraId="0CB33937" w14:textId="79ACDAE1" w:rsidR="00DF17C4" w:rsidRDefault="0070363F" w:rsidP="00DF17C4">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MORRIS</w:t>
      </w:r>
      <w:r w:rsidR="00DF17C4">
        <w:rPr>
          <w:rFonts w:asciiTheme="majorHAnsi" w:hAnsiTheme="majorHAnsi" w:cs="Times New Roman"/>
          <w:color w:val="000000" w:themeColor="text1"/>
        </w:rPr>
        <w:t>, W</w:t>
      </w:r>
      <w:r w:rsidR="00DF17C4">
        <w:rPr>
          <w:rFonts w:asciiTheme="majorHAnsi" w:hAnsiTheme="majorHAnsi" w:cs="Times New Roman"/>
          <w:color w:val="000000" w:themeColor="text1"/>
        </w:rPr>
        <w:t xml:space="preserve">. F. </w:t>
      </w:r>
      <w:r w:rsidR="00DF17C4">
        <w:rPr>
          <w:rFonts w:asciiTheme="majorHAnsi" w:hAnsiTheme="majorHAnsi" w:cs="Times New Roman"/>
          <w:color w:val="000000" w:themeColor="text1"/>
        </w:rPr>
        <w:t>Life History</w:t>
      </w:r>
      <w:r w:rsidR="00DF17C4">
        <w:rPr>
          <w:rFonts w:asciiTheme="majorHAnsi" w:hAnsiTheme="majorHAnsi" w:cs="Times New Roman"/>
          <w:color w:val="000000" w:themeColor="text1"/>
        </w:rPr>
        <w:t xml:space="preserve">. </w:t>
      </w:r>
      <w:r w:rsidR="004D088B">
        <w:rPr>
          <w:rFonts w:asciiTheme="majorHAnsi" w:hAnsiTheme="majorHAnsi" w:cs="Times New Roman"/>
          <w:color w:val="000000" w:themeColor="text1"/>
        </w:rPr>
        <w:t xml:space="preserve">In: </w:t>
      </w:r>
      <w:r w:rsidR="004D088B">
        <w:rPr>
          <w:rFonts w:asciiTheme="majorHAnsi" w:hAnsiTheme="majorHAnsi" w:cs="Times New Roman"/>
          <w:color w:val="000000" w:themeColor="text1"/>
        </w:rPr>
        <w:t>LEVIN, Simon A</w:t>
      </w:r>
      <w:r w:rsidR="004D088B">
        <w:rPr>
          <w:rFonts w:asciiTheme="majorHAnsi" w:hAnsiTheme="majorHAnsi" w:cs="Times New Roman"/>
          <w:color w:val="000000" w:themeColor="text1"/>
        </w:rPr>
        <w:t xml:space="preserve">. (Editor). </w:t>
      </w:r>
      <w:r w:rsidR="004D088B" w:rsidRPr="000D3D48">
        <w:rPr>
          <w:rFonts w:asciiTheme="majorHAnsi" w:hAnsiTheme="majorHAnsi" w:cs="Times New Roman"/>
          <w:i/>
          <w:color w:val="000000" w:themeColor="text1"/>
        </w:rPr>
        <w:t>The Princeton Guide to E</w:t>
      </w:r>
      <w:r w:rsidR="004D088B">
        <w:rPr>
          <w:rFonts w:asciiTheme="majorHAnsi" w:hAnsiTheme="majorHAnsi" w:cs="Times New Roman"/>
          <w:i/>
          <w:color w:val="000000" w:themeColor="text1"/>
        </w:rPr>
        <w:t>cology</w:t>
      </w:r>
      <w:r w:rsidR="004D088B">
        <w:rPr>
          <w:rFonts w:asciiTheme="majorHAnsi" w:hAnsiTheme="majorHAnsi" w:cs="Times New Roman"/>
          <w:color w:val="000000" w:themeColor="text1"/>
        </w:rPr>
        <w:t>. New Jersey: Princeton University Press</w:t>
      </w:r>
      <w:r w:rsidR="004D088B">
        <w:rPr>
          <w:rFonts w:asciiTheme="majorHAnsi" w:hAnsiTheme="majorHAnsi" w:cs="Times New Roman"/>
          <w:color w:val="000000" w:themeColor="text1"/>
        </w:rPr>
        <w:t>, 2009</w:t>
      </w:r>
      <w:r w:rsidR="004D088B">
        <w:rPr>
          <w:rFonts w:asciiTheme="majorHAnsi" w:hAnsiTheme="majorHAnsi" w:cs="Times New Roman"/>
          <w:color w:val="000000" w:themeColor="text1"/>
        </w:rPr>
        <w:t>.</w:t>
      </w:r>
      <w:r w:rsidR="004D088B">
        <w:rPr>
          <w:rFonts w:asciiTheme="majorHAnsi" w:hAnsiTheme="majorHAnsi" w:cs="Times New Roman"/>
          <w:color w:val="000000" w:themeColor="text1"/>
        </w:rPr>
        <w:t xml:space="preserve"> Cap. I</w:t>
      </w:r>
      <w:r w:rsidR="004D088B">
        <w:rPr>
          <w:rFonts w:asciiTheme="majorHAnsi" w:hAnsiTheme="majorHAnsi" w:cs="Times New Roman"/>
          <w:color w:val="000000" w:themeColor="text1"/>
        </w:rPr>
        <w:t>.1</w:t>
      </w:r>
      <w:r w:rsidR="004D088B">
        <w:rPr>
          <w:rFonts w:asciiTheme="majorHAnsi" w:hAnsiTheme="majorHAnsi" w:cs="Times New Roman"/>
          <w:color w:val="000000" w:themeColor="text1"/>
        </w:rPr>
        <w:t>0</w:t>
      </w:r>
      <w:r w:rsidR="004D088B">
        <w:rPr>
          <w:rFonts w:asciiTheme="majorHAnsi" w:hAnsiTheme="majorHAnsi" w:cs="Times New Roman"/>
          <w:color w:val="000000" w:themeColor="text1"/>
        </w:rPr>
        <w:t>.</w:t>
      </w:r>
    </w:p>
    <w:p w14:paraId="72305CE7" w14:textId="77777777" w:rsidR="00DF17C4" w:rsidRDefault="00DF17C4" w:rsidP="00536D26">
      <w:pPr>
        <w:spacing w:line="276" w:lineRule="auto"/>
        <w:ind w:left="567" w:hanging="567"/>
        <w:contextualSpacing/>
        <w:jc w:val="both"/>
        <w:rPr>
          <w:rFonts w:asciiTheme="majorHAnsi" w:hAnsiTheme="majorHAnsi" w:cs="Times New Roman"/>
          <w:color w:val="000000" w:themeColor="text1"/>
        </w:rPr>
      </w:pPr>
    </w:p>
    <w:p w14:paraId="13B60EED" w14:textId="77777777" w:rsidR="00857AA0" w:rsidRPr="00793294"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793294" w:rsidRDefault="005C4819" w:rsidP="00FB3A08">
      <w:pPr>
        <w:ind w:left="567" w:hanging="567"/>
        <w:contextualSpacing/>
        <w:jc w:val="both"/>
        <w:rPr>
          <w:rFonts w:asciiTheme="majorHAnsi" w:hAnsiTheme="majorHAnsi" w:cs="Times New Roman"/>
          <w:color w:val="000000" w:themeColor="text1"/>
        </w:rPr>
      </w:pPr>
    </w:p>
    <w:p w14:paraId="10B6AD0B" w14:textId="7F86A009" w:rsidR="007336CA" w:rsidRPr="007336CA" w:rsidRDefault="00343A66" w:rsidP="007336CA">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EFEITO DAS FLUTUAÇÕES (RETIRADO DE CHESSON, 2000)</w:t>
      </w:r>
      <w:r w:rsidR="007336CA" w:rsidRPr="00C004CF">
        <w:rPr>
          <w:rFonts w:asciiTheme="majorHAnsi" w:eastAsia="Times New Roman" w:hAnsiTheme="majorHAnsi" w:cs="Arial"/>
          <w:b/>
          <w:color w:val="000000" w:themeColor="text1"/>
          <w:highlight w:val="lightGray"/>
          <w:bdr w:val="none" w:sz="0" w:space="0" w:color="auto" w:frame="1"/>
          <w:lang w:val="en-US"/>
        </w:rPr>
        <w:t>:</w:t>
      </w:r>
    </w:p>
    <w:p w14:paraId="101C33F2" w14:textId="63A27160" w:rsidR="00DF0315" w:rsidRPr="00793294" w:rsidRDefault="00DF0315"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brams P. 198</w:t>
      </w:r>
      <w:r w:rsidR="00122583">
        <w:rPr>
          <w:rFonts w:asciiTheme="majorHAnsi" w:hAnsiTheme="majorHAnsi" w:cs="Times"/>
          <w:lang w:val="en-US"/>
        </w:rPr>
        <w:t>4. Variability in resource con</w:t>
      </w:r>
      <w:r w:rsidRPr="00793294">
        <w:rPr>
          <w:rFonts w:asciiTheme="majorHAnsi" w:hAnsiTheme="majorHAnsi" w:cs="Times"/>
          <w:lang w:val="en-US"/>
        </w:rPr>
        <w:t xml:space="preserve">sumption rates and the coexistence of com- peting species. </w:t>
      </w:r>
      <w:r w:rsidRPr="00793294">
        <w:rPr>
          <w:rFonts w:asciiTheme="majorHAnsi" w:hAnsiTheme="majorHAnsi" w:cs="Times"/>
          <w:i/>
          <w:iCs/>
          <w:lang w:val="en-US"/>
        </w:rPr>
        <w:t xml:space="preserve">Theor. Popul. Biol. </w:t>
      </w:r>
      <w:r w:rsidRPr="00793294">
        <w:rPr>
          <w:rFonts w:asciiTheme="majorHAnsi" w:hAnsiTheme="majorHAnsi" w:cs="Times"/>
          <w:lang w:val="en-US"/>
        </w:rPr>
        <w:t xml:space="preserve">25:106– 24 </w:t>
      </w:r>
      <w:r w:rsidRPr="00793294">
        <w:rPr>
          <w:rFonts w:ascii="MS Mincho" w:eastAsia="MS Mincho" w:hAnsi="MS Mincho" w:cs="MS Mincho"/>
          <w:lang w:val="en-US"/>
        </w:rPr>
        <w:t> </w:t>
      </w:r>
    </w:p>
    <w:p w14:paraId="6D7A7230" w14:textId="0DCBD8BC" w:rsidR="001758F8" w:rsidRPr="00793294" w:rsidRDefault="001758F8" w:rsidP="002329F6">
      <w:pPr>
        <w:widowControl w:val="0"/>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Adler FR. 1990. Coexistence of two types on a single resource in discrete time. </w:t>
      </w:r>
      <w:r w:rsidRPr="00793294">
        <w:rPr>
          <w:rFonts w:asciiTheme="majorHAnsi" w:hAnsiTheme="majorHAnsi" w:cs="Times"/>
          <w:i/>
          <w:iCs/>
          <w:lang w:val="en-US"/>
        </w:rPr>
        <w:t xml:space="preserve">J. Math. Biol. </w:t>
      </w:r>
      <w:r w:rsidRPr="00793294">
        <w:rPr>
          <w:rFonts w:asciiTheme="majorHAnsi" w:hAnsiTheme="majorHAnsi" w:cs="Times"/>
          <w:lang w:val="en-US"/>
        </w:rPr>
        <w:t>28:695–713</w:t>
      </w:r>
      <w:r w:rsidRPr="00793294">
        <w:rPr>
          <w:rFonts w:ascii="MS Mincho" w:eastAsia="MS Mincho" w:hAnsi="MS Mincho" w:cs="MS Mincho"/>
          <w:lang w:val="en-US"/>
        </w:rPr>
        <w:t> </w:t>
      </w:r>
    </w:p>
    <w:p w14:paraId="178C9F3A" w14:textId="0237415A" w:rsidR="001758F8" w:rsidRPr="00793294" w:rsidRDefault="001758F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rmst</w:t>
      </w:r>
      <w:r w:rsidR="002E4585" w:rsidRPr="00793294">
        <w:rPr>
          <w:rFonts w:asciiTheme="majorHAnsi" w:hAnsiTheme="majorHAnsi" w:cs="Times"/>
          <w:lang w:val="en-US"/>
        </w:rPr>
        <w:t>rong RA, McGehee R. 1976. Coex</w:t>
      </w:r>
      <w:r w:rsidRPr="00793294">
        <w:rPr>
          <w:rFonts w:asciiTheme="majorHAnsi" w:hAnsiTheme="majorHAnsi" w:cs="Times"/>
          <w:lang w:val="en-US"/>
        </w:rPr>
        <w:t xml:space="preserve">istence of species competing for shared re- sources. </w:t>
      </w:r>
      <w:r w:rsidRPr="00793294">
        <w:rPr>
          <w:rFonts w:asciiTheme="majorHAnsi" w:hAnsiTheme="majorHAnsi" w:cs="Times"/>
          <w:i/>
          <w:iCs/>
          <w:lang w:val="en-US"/>
        </w:rPr>
        <w:t xml:space="preserve">Theor. Popul. Biol. </w:t>
      </w:r>
      <w:r w:rsidRPr="00793294">
        <w:rPr>
          <w:rFonts w:asciiTheme="majorHAnsi" w:hAnsiTheme="majorHAnsi" w:cs="Times"/>
          <w:lang w:val="en-US"/>
        </w:rPr>
        <w:t xml:space="preserve">9:317–28 </w:t>
      </w:r>
    </w:p>
    <w:p w14:paraId="08C52B72" w14:textId="770A1CC1" w:rsidR="001758F8" w:rsidRPr="00793294" w:rsidRDefault="001758F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rms</w:t>
      </w:r>
      <w:r w:rsidR="002E4585" w:rsidRPr="00793294">
        <w:rPr>
          <w:rFonts w:asciiTheme="majorHAnsi" w:hAnsiTheme="majorHAnsi" w:cs="Times"/>
          <w:lang w:val="en-US"/>
        </w:rPr>
        <w:t>trong RA, McGehee R. 1980. Com</w:t>
      </w:r>
      <w:r w:rsidRPr="00793294">
        <w:rPr>
          <w:rFonts w:asciiTheme="majorHAnsi" w:hAnsiTheme="majorHAnsi" w:cs="Times"/>
          <w:lang w:val="en-US"/>
        </w:rPr>
        <w:t xml:space="preserve">petitive exclusion. </w:t>
      </w:r>
      <w:r w:rsidRPr="00793294">
        <w:rPr>
          <w:rFonts w:asciiTheme="majorHAnsi" w:hAnsiTheme="majorHAnsi" w:cs="Times"/>
          <w:i/>
          <w:iCs/>
          <w:lang w:val="en-US"/>
        </w:rPr>
        <w:t xml:space="preserve">Am. Nat. </w:t>
      </w:r>
      <w:r w:rsidRPr="00793294">
        <w:rPr>
          <w:rFonts w:asciiTheme="majorHAnsi" w:hAnsiTheme="majorHAnsi" w:cs="Times"/>
          <w:lang w:val="en-US"/>
        </w:rPr>
        <w:t xml:space="preserve">115:151–70 </w:t>
      </w:r>
    </w:p>
    <w:p w14:paraId="71A13CE7" w14:textId="06AAC6B5" w:rsidR="008E63BB" w:rsidRPr="00793294" w:rsidRDefault="0066472B"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Pr>
          <w:rFonts w:asciiTheme="majorHAnsi" w:hAnsiTheme="majorHAnsi" w:cs="Times"/>
          <w:lang w:val="en-US"/>
        </w:rPr>
        <w:t>Brown JS. 1989 a.</w:t>
      </w:r>
      <w:r w:rsidR="008E63BB" w:rsidRPr="00793294">
        <w:rPr>
          <w:rFonts w:asciiTheme="majorHAnsi" w:hAnsiTheme="majorHAnsi" w:cs="Times"/>
          <w:lang w:val="en-US"/>
        </w:rPr>
        <w:t xml:space="preserve"> Coexistence on a seasonal resource. </w:t>
      </w:r>
      <w:r w:rsidR="008E63BB" w:rsidRPr="00793294">
        <w:rPr>
          <w:rFonts w:asciiTheme="majorHAnsi" w:hAnsiTheme="majorHAnsi" w:cs="Times"/>
          <w:i/>
          <w:iCs/>
          <w:lang w:val="en-US"/>
        </w:rPr>
        <w:t xml:space="preserve">Am. Nat. </w:t>
      </w:r>
      <w:r w:rsidR="008E63BB" w:rsidRPr="00793294">
        <w:rPr>
          <w:rFonts w:asciiTheme="majorHAnsi" w:hAnsiTheme="majorHAnsi" w:cs="Times"/>
          <w:lang w:val="en-US"/>
        </w:rPr>
        <w:t xml:space="preserve">133:168–82 </w:t>
      </w:r>
      <w:r w:rsidR="008E63BB" w:rsidRPr="00793294">
        <w:rPr>
          <w:rFonts w:ascii="MS Mincho" w:eastAsia="MS Mincho" w:hAnsi="MS Mincho" w:cs="MS Mincho"/>
          <w:lang w:val="en-US"/>
        </w:rPr>
        <w:t> </w:t>
      </w:r>
    </w:p>
    <w:p w14:paraId="51AA5A4F" w14:textId="6E254EF4" w:rsidR="008E63BB" w:rsidRPr="00793294" w:rsidRDefault="0066472B"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Pr>
          <w:rFonts w:asciiTheme="majorHAnsi" w:hAnsiTheme="majorHAnsi" w:cs="Times"/>
          <w:lang w:val="en-US"/>
        </w:rPr>
        <w:t>Brown JS. 1989 b.</w:t>
      </w:r>
      <w:r w:rsidR="008E63BB" w:rsidRPr="00793294">
        <w:rPr>
          <w:rFonts w:asciiTheme="majorHAnsi" w:hAnsiTheme="majorHAnsi" w:cs="Times"/>
          <w:lang w:val="en-US"/>
        </w:rPr>
        <w:t xml:space="preserve"> Desert rodent community structure: a</w:t>
      </w:r>
      <w:r w:rsidR="00122583">
        <w:rPr>
          <w:rFonts w:asciiTheme="majorHAnsi" w:hAnsiTheme="majorHAnsi" w:cs="Times"/>
          <w:lang w:val="en-US"/>
        </w:rPr>
        <w:t xml:space="preserve"> test of four mechanisms of co</w:t>
      </w:r>
      <w:r w:rsidR="008E63BB" w:rsidRPr="00793294">
        <w:rPr>
          <w:rFonts w:asciiTheme="majorHAnsi" w:hAnsiTheme="majorHAnsi" w:cs="Times"/>
          <w:lang w:val="en-US"/>
        </w:rPr>
        <w:t xml:space="preserve">existence. </w:t>
      </w:r>
      <w:r w:rsidR="008E63BB" w:rsidRPr="00793294">
        <w:rPr>
          <w:rFonts w:asciiTheme="majorHAnsi" w:hAnsiTheme="majorHAnsi" w:cs="Times"/>
          <w:i/>
          <w:iCs/>
          <w:lang w:val="en-US"/>
        </w:rPr>
        <w:t xml:space="preserve">Ecol. Monogr. </w:t>
      </w:r>
      <w:r w:rsidR="008E63BB" w:rsidRPr="00793294">
        <w:rPr>
          <w:rFonts w:asciiTheme="majorHAnsi" w:hAnsiTheme="majorHAnsi" w:cs="Times"/>
          <w:lang w:val="en-US"/>
        </w:rPr>
        <w:t xml:space="preserve">59:1–20 </w:t>
      </w:r>
      <w:r w:rsidR="008E63BB" w:rsidRPr="00793294">
        <w:rPr>
          <w:rFonts w:ascii="MS Mincho" w:eastAsia="MS Mincho" w:hAnsi="MS Mincho" w:cs="MS Mincho"/>
          <w:lang w:val="en-US"/>
        </w:rPr>
        <w:t> </w:t>
      </w:r>
    </w:p>
    <w:p w14:paraId="33B96865" w14:textId="77777777" w:rsidR="00AE1859" w:rsidRPr="00793294" w:rsidRDefault="00AE1859"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Chesson P. 1994. Multispecies competition in variable environments. </w:t>
      </w:r>
      <w:r w:rsidRPr="00793294">
        <w:rPr>
          <w:rFonts w:asciiTheme="majorHAnsi" w:hAnsiTheme="majorHAnsi" w:cs="Times"/>
          <w:i/>
          <w:iCs/>
          <w:lang w:val="en-US"/>
        </w:rPr>
        <w:t xml:space="preserve">Theor. Popul. Biol. </w:t>
      </w:r>
      <w:r w:rsidRPr="00793294">
        <w:rPr>
          <w:rFonts w:asciiTheme="majorHAnsi" w:hAnsiTheme="majorHAnsi" w:cs="Times"/>
          <w:lang w:val="en-US"/>
        </w:rPr>
        <w:t xml:space="preserve">45:227–76 </w:t>
      </w:r>
      <w:r w:rsidRPr="00793294">
        <w:rPr>
          <w:rFonts w:ascii="MS Mincho" w:eastAsia="MS Mincho" w:hAnsi="MS Mincho" w:cs="MS Mincho"/>
          <w:lang w:val="en-US"/>
        </w:rPr>
        <w:t> </w:t>
      </w:r>
    </w:p>
    <w:p w14:paraId="7629BCEA" w14:textId="7D08F7B5" w:rsidR="00AE1859" w:rsidRPr="00793294" w:rsidRDefault="00AE1859"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lastRenderedPageBreak/>
        <w:t>Chesson P, Huntly N. 1997. The roles of harsh and fl</w:t>
      </w:r>
      <w:r w:rsidR="00A9211D" w:rsidRPr="00793294">
        <w:rPr>
          <w:rFonts w:asciiTheme="majorHAnsi" w:hAnsiTheme="majorHAnsi" w:cs="Times"/>
          <w:lang w:val="en-US"/>
        </w:rPr>
        <w:t>uctuating conditions in the dy</w:t>
      </w:r>
      <w:r w:rsidRPr="00793294">
        <w:rPr>
          <w:rFonts w:asciiTheme="majorHAnsi" w:hAnsiTheme="majorHAnsi" w:cs="Times"/>
          <w:lang w:val="en-US"/>
        </w:rPr>
        <w:t xml:space="preserve">namics of ecological communities. </w:t>
      </w:r>
      <w:r w:rsidRPr="00793294">
        <w:rPr>
          <w:rFonts w:asciiTheme="majorHAnsi" w:hAnsiTheme="majorHAnsi" w:cs="Times"/>
          <w:i/>
          <w:iCs/>
          <w:lang w:val="en-US"/>
        </w:rPr>
        <w:t xml:space="preserve">Am. Nat. </w:t>
      </w:r>
      <w:r w:rsidRPr="00793294">
        <w:rPr>
          <w:rFonts w:asciiTheme="majorHAnsi" w:hAnsiTheme="majorHAnsi" w:cs="Times"/>
          <w:lang w:val="en-US"/>
        </w:rPr>
        <w:t xml:space="preserve">150:519–53 </w:t>
      </w:r>
    </w:p>
    <w:p w14:paraId="3A07021F" w14:textId="6FEE1527" w:rsidR="00AE1859" w:rsidRPr="00793294" w:rsidRDefault="00AE1859"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Chesson P, Huntly N. 1993. Temporal hierarchi</w:t>
      </w:r>
      <w:r w:rsidR="00D372F5" w:rsidRPr="00793294">
        <w:rPr>
          <w:rFonts w:asciiTheme="majorHAnsi" w:hAnsiTheme="majorHAnsi" w:cs="Times"/>
          <w:lang w:val="en-US"/>
        </w:rPr>
        <w:t>es of variation and the mainte</w:t>
      </w:r>
      <w:r w:rsidRPr="00793294">
        <w:rPr>
          <w:rFonts w:asciiTheme="majorHAnsi" w:hAnsiTheme="majorHAnsi" w:cs="Times"/>
          <w:lang w:val="en-US"/>
        </w:rPr>
        <w:t xml:space="preserve">nance of diversity. </w:t>
      </w:r>
      <w:r w:rsidRPr="00793294">
        <w:rPr>
          <w:rFonts w:asciiTheme="majorHAnsi" w:hAnsiTheme="majorHAnsi" w:cs="Times"/>
          <w:i/>
          <w:iCs/>
          <w:lang w:val="en-US"/>
        </w:rPr>
        <w:t xml:space="preserve">Plant Species Biol. </w:t>
      </w:r>
      <w:r w:rsidRPr="00793294">
        <w:rPr>
          <w:rFonts w:asciiTheme="majorHAnsi" w:hAnsiTheme="majorHAnsi" w:cs="Times"/>
          <w:lang w:val="en-US"/>
        </w:rPr>
        <w:t xml:space="preserve">8:195–206 </w:t>
      </w:r>
    </w:p>
    <w:p w14:paraId="6A0CD0B7" w14:textId="75623B4B" w:rsidR="00A529DE" w:rsidRPr="00793294" w:rsidRDefault="00A529DE"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Ellner S. 1986. Alternate plant life history strategies and coexistence in randomly varying environments. </w:t>
      </w:r>
      <w:r w:rsidRPr="00793294">
        <w:rPr>
          <w:rFonts w:asciiTheme="majorHAnsi" w:hAnsiTheme="majorHAnsi" w:cs="Times"/>
          <w:i/>
          <w:lang w:val="en-US"/>
        </w:rPr>
        <w:t>Vegetatio</w:t>
      </w:r>
      <w:r w:rsidRPr="00793294">
        <w:rPr>
          <w:rFonts w:asciiTheme="majorHAnsi" w:hAnsiTheme="majorHAnsi" w:cs="Times"/>
          <w:lang w:val="en-US"/>
        </w:rPr>
        <w:t xml:space="preserve"> 69:199-208. </w:t>
      </w:r>
      <w:r w:rsidRPr="00793294">
        <w:rPr>
          <w:rFonts w:ascii="MS Mincho" w:eastAsia="MS Mincho" w:hAnsi="MS Mincho" w:cs="MS Mincho"/>
          <w:lang w:val="en-US"/>
        </w:rPr>
        <w:t> </w:t>
      </w:r>
    </w:p>
    <w:p w14:paraId="6AF3E8B9" w14:textId="3D097F8B" w:rsidR="00021776" w:rsidRPr="00793294" w:rsidRDefault="00021776"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Huisman </w:t>
      </w:r>
      <w:r w:rsidR="00F37518" w:rsidRPr="00793294">
        <w:rPr>
          <w:rFonts w:asciiTheme="majorHAnsi" w:hAnsiTheme="majorHAnsi" w:cs="Times"/>
          <w:lang w:val="en-US"/>
        </w:rPr>
        <w:t>J, Weissing FJ. 1999. Biodiver</w:t>
      </w:r>
      <w:r w:rsidRPr="00793294">
        <w:rPr>
          <w:rFonts w:asciiTheme="majorHAnsi" w:hAnsiTheme="majorHAnsi" w:cs="Times"/>
          <w:lang w:val="en-US"/>
        </w:rPr>
        <w:t xml:space="preserve">sity of plankton by species oscillations and chaos. </w:t>
      </w:r>
      <w:r w:rsidRPr="00793294">
        <w:rPr>
          <w:rFonts w:asciiTheme="majorHAnsi" w:hAnsiTheme="majorHAnsi" w:cs="Times"/>
          <w:i/>
          <w:iCs/>
          <w:lang w:val="en-US"/>
        </w:rPr>
        <w:t xml:space="preserve">Nature </w:t>
      </w:r>
      <w:r w:rsidRPr="00793294">
        <w:rPr>
          <w:rFonts w:asciiTheme="majorHAnsi" w:hAnsiTheme="majorHAnsi" w:cs="Times"/>
          <w:lang w:val="en-US"/>
        </w:rPr>
        <w:t xml:space="preserve">402:407–10 </w:t>
      </w:r>
    </w:p>
    <w:p w14:paraId="7916AD4C" w14:textId="77777777" w:rsidR="00E222DF" w:rsidRPr="00793294" w:rsidRDefault="00C22A5D"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evins R. 1979. Coexistence in a variable environment. </w:t>
      </w:r>
      <w:r w:rsidRPr="00793294">
        <w:rPr>
          <w:rFonts w:asciiTheme="majorHAnsi" w:hAnsiTheme="majorHAnsi" w:cs="Times"/>
          <w:i/>
          <w:iCs/>
          <w:lang w:val="en-US"/>
        </w:rPr>
        <w:t xml:space="preserve">Am. Nat. </w:t>
      </w:r>
      <w:r w:rsidRPr="00793294">
        <w:rPr>
          <w:rFonts w:asciiTheme="majorHAnsi" w:hAnsiTheme="majorHAnsi" w:cs="Times"/>
          <w:lang w:val="en-US"/>
        </w:rPr>
        <w:t>114:765–83</w:t>
      </w:r>
    </w:p>
    <w:p w14:paraId="48EA077C" w14:textId="57117184" w:rsidR="00AF44B0" w:rsidRPr="00793294" w:rsidRDefault="00AF44B0"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eon JA, Tumpson DB. 1975. Competition between two species for two complimentary or substitutable resources. </w:t>
      </w:r>
      <w:r w:rsidRPr="00793294">
        <w:rPr>
          <w:rFonts w:asciiTheme="majorHAnsi" w:hAnsiTheme="majorHAnsi" w:cs="Times"/>
          <w:i/>
          <w:iCs/>
          <w:lang w:val="en-US"/>
        </w:rPr>
        <w:t xml:space="preserve">J. Theor. Biol. </w:t>
      </w:r>
      <w:r w:rsidRPr="00793294">
        <w:rPr>
          <w:rFonts w:asciiTheme="majorHAnsi" w:hAnsiTheme="majorHAnsi" w:cs="Times"/>
          <w:lang w:val="en-US"/>
        </w:rPr>
        <w:t>50:185–201</w:t>
      </w:r>
    </w:p>
    <w:p w14:paraId="3FE60D77" w14:textId="4D07782B" w:rsidR="00B665E8" w:rsidRPr="00161E9F" w:rsidRDefault="00B665E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oreau M. 1992. Time scale of resource dynamics, and coexistence through time partitioning. </w:t>
      </w:r>
      <w:r w:rsidRPr="00793294">
        <w:rPr>
          <w:rFonts w:asciiTheme="majorHAnsi" w:hAnsiTheme="majorHAnsi" w:cs="Times"/>
          <w:i/>
          <w:iCs/>
          <w:lang w:val="en-US"/>
        </w:rPr>
        <w:t xml:space="preserve">Theor. Popul. </w:t>
      </w:r>
      <w:r w:rsidRPr="00161E9F">
        <w:rPr>
          <w:rFonts w:asciiTheme="majorHAnsi" w:hAnsiTheme="majorHAnsi" w:cs="Times"/>
          <w:i/>
          <w:iCs/>
          <w:lang w:val="en-US"/>
        </w:rPr>
        <w:t xml:space="preserve">Biol. </w:t>
      </w:r>
      <w:r w:rsidRPr="00161E9F">
        <w:rPr>
          <w:rFonts w:asciiTheme="majorHAnsi" w:hAnsiTheme="majorHAnsi" w:cs="Times"/>
          <w:lang w:val="en-US"/>
        </w:rPr>
        <w:t xml:space="preserve">41:401–12 </w:t>
      </w:r>
    </w:p>
    <w:p w14:paraId="42FCD5AA" w14:textId="1F82D3E8" w:rsidR="00340C9B" w:rsidRPr="00161E9F" w:rsidRDefault="00340C9B" w:rsidP="002329F6">
      <w:pPr>
        <w:widowControl w:val="0"/>
        <w:autoSpaceDE w:val="0"/>
        <w:autoSpaceDN w:val="0"/>
        <w:adjustRightInd w:val="0"/>
        <w:spacing w:after="240" w:line="240" w:lineRule="auto"/>
        <w:contextualSpacing/>
        <w:rPr>
          <w:rFonts w:asciiTheme="majorHAnsi" w:eastAsia="MS Mincho" w:hAnsiTheme="majorHAnsi" w:cs="MS Mincho"/>
          <w:lang w:val="en-US"/>
        </w:rPr>
      </w:pPr>
      <w:r w:rsidRPr="00161E9F">
        <w:rPr>
          <w:rFonts w:asciiTheme="majorHAnsi" w:hAnsiTheme="majorHAnsi" w:cs="Times"/>
          <w:lang w:val="en-US"/>
        </w:rPr>
        <w:t xml:space="preserve">Smith HL. 1981. Competitive coexistence in an oscillating chemostat. </w:t>
      </w:r>
      <w:r w:rsidRPr="00161E9F">
        <w:rPr>
          <w:rFonts w:asciiTheme="majorHAnsi" w:hAnsiTheme="majorHAnsi" w:cs="Times"/>
          <w:i/>
          <w:iCs/>
          <w:lang w:val="en-US"/>
        </w:rPr>
        <w:t xml:space="preserve">SIAM J. Appl. Math. </w:t>
      </w:r>
      <w:r w:rsidRPr="00161E9F">
        <w:rPr>
          <w:rFonts w:asciiTheme="majorHAnsi" w:hAnsiTheme="majorHAnsi" w:cs="Times"/>
          <w:lang w:val="en-US"/>
        </w:rPr>
        <w:t>40:498–522</w:t>
      </w:r>
      <w:r w:rsidRPr="00161E9F">
        <w:rPr>
          <w:rFonts w:ascii="MS Mincho" w:eastAsia="MS Mincho" w:hAnsi="MS Mincho" w:cs="MS Mincho"/>
          <w:lang w:val="en-US"/>
        </w:rPr>
        <w:t> </w:t>
      </w:r>
    </w:p>
    <w:p w14:paraId="424B0D66" w14:textId="32F1AE3A" w:rsidR="00BA01C2" w:rsidRPr="00161E9F" w:rsidRDefault="00BA01C2" w:rsidP="002329F6">
      <w:pPr>
        <w:widowControl w:val="0"/>
        <w:autoSpaceDE w:val="0"/>
        <w:autoSpaceDN w:val="0"/>
        <w:adjustRightInd w:val="0"/>
        <w:spacing w:after="240" w:line="240" w:lineRule="auto"/>
        <w:contextualSpacing/>
        <w:rPr>
          <w:rFonts w:asciiTheme="majorHAnsi" w:hAnsiTheme="majorHAnsi" w:cs="Times"/>
          <w:lang w:val="en-US"/>
        </w:rPr>
      </w:pPr>
      <w:r w:rsidRPr="00161E9F">
        <w:rPr>
          <w:rFonts w:asciiTheme="majorHAnsi" w:hAnsiTheme="majorHAnsi" w:cs="Times"/>
          <w:lang w:val="en-US"/>
        </w:rPr>
        <w:t xml:space="preserve">Tilman D. 1982. </w:t>
      </w:r>
      <w:r w:rsidRPr="00161E9F">
        <w:rPr>
          <w:rFonts w:asciiTheme="majorHAnsi" w:hAnsiTheme="majorHAnsi" w:cs="Times"/>
          <w:i/>
          <w:iCs/>
          <w:lang w:val="en-US"/>
        </w:rPr>
        <w:t xml:space="preserve">Resource Competition and Community Structure. </w:t>
      </w:r>
      <w:r w:rsidRPr="00161E9F">
        <w:rPr>
          <w:rFonts w:asciiTheme="majorHAnsi" w:hAnsiTheme="majorHAnsi" w:cs="Times"/>
          <w:lang w:val="en-US"/>
        </w:rPr>
        <w:t>Princeton, NJ: Princeton Univ. Press. 296 pp.</w:t>
      </w:r>
      <w:r w:rsidRPr="00161E9F">
        <w:rPr>
          <w:rFonts w:ascii="MS Mincho" w:eastAsia="MS Mincho" w:hAnsi="MS Mincho" w:cs="MS Mincho"/>
          <w:lang w:val="en-US"/>
        </w:rPr>
        <w:t> </w:t>
      </w:r>
    </w:p>
    <w:p w14:paraId="51F52395" w14:textId="77777777" w:rsidR="00B665E8" w:rsidRPr="00161E9F" w:rsidRDefault="00B665E8" w:rsidP="00AF44B0">
      <w:pPr>
        <w:widowControl w:val="0"/>
        <w:tabs>
          <w:tab w:val="left" w:pos="220"/>
          <w:tab w:val="left" w:pos="720"/>
        </w:tabs>
        <w:autoSpaceDE w:val="0"/>
        <w:autoSpaceDN w:val="0"/>
        <w:adjustRightInd w:val="0"/>
        <w:spacing w:after="240" w:line="280" w:lineRule="atLeast"/>
        <w:rPr>
          <w:rFonts w:asciiTheme="majorHAnsi" w:hAnsiTheme="majorHAnsi" w:cs="Times"/>
          <w:lang w:val="en-US"/>
        </w:rPr>
      </w:pPr>
    </w:p>
    <w:p w14:paraId="132988FA" w14:textId="213FF498" w:rsidR="00994B99" w:rsidRDefault="006A1634" w:rsidP="006A1634">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MENDELEY</w:t>
      </w:r>
      <w:r w:rsidRPr="00C004CF">
        <w:rPr>
          <w:rFonts w:asciiTheme="majorHAnsi" w:eastAsia="Times New Roman" w:hAnsiTheme="majorHAnsi" w:cs="Arial"/>
          <w:b/>
          <w:color w:val="000000" w:themeColor="text1"/>
          <w:highlight w:val="lightGray"/>
          <w:bdr w:val="none" w:sz="0" w:space="0" w:color="auto" w:frame="1"/>
          <w:lang w:val="en-US"/>
        </w:rPr>
        <w:t>:</w:t>
      </w:r>
    </w:p>
    <w:p w14:paraId="57D90553" w14:textId="77777777" w:rsidR="006A1634" w:rsidRPr="006A1634" w:rsidRDefault="006A1634" w:rsidP="006A1634">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p>
    <w:p w14:paraId="016E0784" w14:textId="0DE0A474" w:rsidR="003E5F64" w:rsidRPr="003E5F64" w:rsidRDefault="0011728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3E5F64" w:rsidRPr="003E5F64">
        <w:rPr>
          <w:rFonts w:ascii="Calibri Light" w:eastAsia="Times New Roman" w:hAnsi="Calibri Light" w:cs="Times New Roman"/>
          <w:noProof/>
        </w:rPr>
        <w:t xml:space="preserve">Abrams, P. A. (2005). “Adaptive Dynamics” vs. “adaptive dynamics”. </w:t>
      </w:r>
      <w:r w:rsidR="003E5F64" w:rsidRPr="003E5F64">
        <w:rPr>
          <w:rFonts w:ascii="Calibri Light" w:eastAsia="Times New Roman" w:hAnsi="Calibri Light" w:cs="Times New Roman"/>
          <w:i/>
          <w:iCs/>
          <w:noProof/>
        </w:rPr>
        <w:t>Journal of Evolutionary Biology</w:t>
      </w:r>
      <w:r w:rsidR="003E5F64" w:rsidRPr="003E5F64">
        <w:rPr>
          <w:rFonts w:ascii="Calibri Light" w:eastAsia="Times New Roman" w:hAnsi="Calibri Light" w:cs="Times New Roman"/>
          <w:noProof/>
        </w:rPr>
        <w:t xml:space="preserve">, </w:t>
      </w:r>
      <w:r w:rsidR="003E5F64" w:rsidRPr="003E5F64">
        <w:rPr>
          <w:rFonts w:ascii="Calibri Light" w:eastAsia="Times New Roman" w:hAnsi="Calibri Light" w:cs="Times New Roman"/>
          <w:i/>
          <w:iCs/>
          <w:noProof/>
        </w:rPr>
        <w:t>18</w:t>
      </w:r>
      <w:r w:rsidR="003E5F64" w:rsidRPr="003E5F64">
        <w:rPr>
          <w:rFonts w:ascii="Calibri Light" w:eastAsia="Times New Roman" w:hAnsi="Calibri Light" w:cs="Times New Roman"/>
          <w:noProof/>
        </w:rPr>
        <w:t>(5), 1162–1165. http://doi.org/10.1111/j.1420-9101.2004.00843.x</w:t>
      </w:r>
    </w:p>
    <w:p w14:paraId="7523142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Adler, P. B., HilleRislambers, J., &amp; Levine, J. M. (2007). A niche for neutrality.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w:t>
      </w:r>
      <w:r w:rsidRPr="003E5F64">
        <w:rPr>
          <w:rFonts w:ascii="Calibri Light" w:eastAsia="Times New Roman" w:hAnsi="Calibri Light" w:cs="Times New Roman"/>
          <w:noProof/>
        </w:rPr>
        <w:t>(2), 95–104. http://doi.org/10.1111/j.1461-0248.2006.00996.x</w:t>
      </w:r>
    </w:p>
    <w:p w14:paraId="5DC883F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w:t>
      </w:r>
      <w:r w:rsidRPr="003E5F64">
        <w:rPr>
          <w:rFonts w:ascii="Calibri Light" w:eastAsia="Times New Roman" w:hAnsi="Calibri Light" w:cs="Times New Roman"/>
          <w:noProof/>
        </w:rPr>
        <w:t>(1), 78–85. http://doi.org/10.1111/j.1461-0248.2005.00844.x</w:t>
      </w:r>
    </w:p>
    <w:p w14:paraId="707B8CD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3E5F64">
        <w:rPr>
          <w:rFonts w:ascii="Calibri Light" w:eastAsia="Times New Roman" w:hAnsi="Calibri Light" w:cs="Times New Roman"/>
          <w:i/>
          <w:iCs/>
          <w:noProof/>
        </w:rPr>
        <w:t>Annals of the New York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206</w:t>
      </w:r>
      <w:r w:rsidRPr="003E5F64">
        <w:rPr>
          <w:rFonts w:ascii="Calibri Light" w:eastAsia="Times New Roman" w:hAnsi="Calibri Light" w:cs="Times New Roman"/>
          <w:noProof/>
        </w:rPr>
        <w:t>, 17–34. http://doi.org/10.1111/j.1749-6632.2010.05706.x</w:t>
      </w:r>
    </w:p>
    <w:p w14:paraId="4ED72CC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47</w:t>
      </w:r>
      <w:r w:rsidRPr="003E5F64">
        <w:rPr>
          <w:rFonts w:ascii="Calibri Light" w:eastAsia="Times New Roman" w:hAnsi="Calibri Light" w:cs="Times New Roman"/>
          <w:noProof/>
        </w:rPr>
        <w:t>(1), 115–139.</w:t>
      </w:r>
    </w:p>
    <w:p w14:paraId="2FDEE23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enton, T. G., &amp; Grant, A. (1999). Optimal Reproductive Effort in Stochastic, Density-Dependent Environments, </w:t>
      </w:r>
      <w:r w:rsidRPr="003E5F64">
        <w:rPr>
          <w:rFonts w:ascii="Calibri Light" w:eastAsia="Times New Roman" w:hAnsi="Calibri Light" w:cs="Times New Roman"/>
          <w:i/>
          <w:iCs/>
          <w:noProof/>
        </w:rPr>
        <w:t>53</w:t>
      </w:r>
      <w:r w:rsidRPr="003E5F64">
        <w:rPr>
          <w:rFonts w:ascii="Calibri Light" w:eastAsia="Times New Roman" w:hAnsi="Calibri Light" w:cs="Times New Roman"/>
          <w:noProof/>
        </w:rPr>
        <w:t>(3), 677–688.</w:t>
      </w:r>
    </w:p>
    <w:p w14:paraId="1499D3E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ohn, K., Pavlick, R., Reu, B., &amp; Kleidon, A. (2014). The strengths of r- And K-selection shape diversity-disturbance relationships. </w:t>
      </w:r>
      <w:r w:rsidRPr="003E5F64">
        <w:rPr>
          <w:rFonts w:ascii="Calibri Light" w:eastAsia="Times New Roman" w:hAnsi="Calibri Light" w:cs="Times New Roman"/>
          <w:i/>
          <w:iCs/>
          <w:noProof/>
        </w:rPr>
        <w:t>PLoS ON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w:t>
      </w:r>
      <w:r w:rsidRPr="003E5F64">
        <w:rPr>
          <w:rFonts w:ascii="Calibri Light" w:eastAsia="Times New Roman" w:hAnsi="Calibri Light" w:cs="Times New Roman"/>
          <w:noProof/>
        </w:rPr>
        <w:t>(4). http://doi.org/10.1371/journal.pone.0095659</w:t>
      </w:r>
    </w:p>
    <w:p w14:paraId="6C629F3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onsall, M. B. (2004). Life History Trade-Offs Assemble Ecological Guilds.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06</w:t>
      </w:r>
      <w:r w:rsidRPr="003E5F64">
        <w:rPr>
          <w:rFonts w:ascii="Calibri Light" w:eastAsia="Times New Roman" w:hAnsi="Calibri Light" w:cs="Times New Roman"/>
          <w:noProof/>
        </w:rPr>
        <w:t>(5693), 111–114. http://doi.org/10.1126/science.1100680</w:t>
      </w:r>
    </w:p>
    <w:p w14:paraId="1E83664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lastRenderedPageBreak/>
        <w:t xml:space="preserve">Bonsall, M. B., Jansen, V. a a, &amp; Hassell, M. P. (2004). Life history trade-offs assemble ecological guilds. </w:t>
      </w:r>
      <w:r w:rsidRPr="003E5F64">
        <w:rPr>
          <w:rFonts w:ascii="Calibri Light" w:eastAsia="Times New Roman" w:hAnsi="Calibri Light" w:cs="Times New Roman"/>
          <w:i/>
          <w:iCs/>
          <w:noProof/>
        </w:rPr>
        <w:t>Science (New York, N.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06</w:t>
      </w:r>
      <w:r w:rsidRPr="003E5F64">
        <w:rPr>
          <w:rFonts w:ascii="Calibri Light" w:eastAsia="Times New Roman" w:hAnsi="Calibri Light" w:cs="Times New Roman"/>
          <w:noProof/>
        </w:rPr>
        <w:t>(5693), 111–114. http://doi.org/10.1126/science.1100680</w:t>
      </w:r>
    </w:p>
    <w:p w14:paraId="31F6EB4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ürger, R., &amp; Gimelfarb, A. (2002). Fluctuating environments and the role of mutation in maintaining quantitative genetic variation. </w:t>
      </w:r>
      <w:r w:rsidRPr="003E5F64">
        <w:rPr>
          <w:rFonts w:ascii="Calibri Light" w:eastAsia="Times New Roman" w:hAnsi="Calibri Light" w:cs="Times New Roman"/>
          <w:i/>
          <w:iCs/>
          <w:noProof/>
        </w:rPr>
        <w:t>Genetical research</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0</w:t>
      </w:r>
      <w:r w:rsidRPr="003E5F64">
        <w:rPr>
          <w:rFonts w:ascii="Calibri Light" w:eastAsia="Times New Roman" w:hAnsi="Calibri Light" w:cs="Times New Roman"/>
          <w:noProof/>
        </w:rPr>
        <w:t>(1), 31–46. http://doi.org/10.1017/S0016672302005682</w:t>
      </w:r>
    </w:p>
    <w:p w14:paraId="68AD2C4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adotte, M. W. (2007). Competition-colonization trade-offs and disturbance effects at multiple scale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8</w:t>
      </w:r>
      <w:r w:rsidRPr="003E5F64">
        <w:rPr>
          <w:rFonts w:ascii="Calibri Light" w:eastAsia="Times New Roman" w:hAnsi="Calibri Light" w:cs="Times New Roman"/>
          <w:noProof/>
        </w:rPr>
        <w:t>(4), 823–829. http://doi.org/10.1890/06-1117</w:t>
      </w:r>
    </w:p>
    <w:p w14:paraId="56889B0D"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hesson, P. (2000). Mechanisms of Maintenance of Species Diversity. </w:t>
      </w:r>
      <w:r w:rsidRPr="003E5F64">
        <w:rPr>
          <w:rFonts w:ascii="Calibri Light" w:eastAsia="Times New Roman" w:hAnsi="Calibri Light" w:cs="Times New Roman"/>
          <w:i/>
          <w:iCs/>
          <w:noProof/>
        </w:rPr>
        <w:t>Annual Review of Ecology and Systematic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1</w:t>
      </w:r>
      <w:r w:rsidRPr="003E5F64">
        <w:rPr>
          <w:rFonts w:ascii="Calibri Light" w:eastAsia="Times New Roman" w:hAnsi="Calibri Light" w:cs="Times New Roman"/>
          <w:noProof/>
        </w:rPr>
        <w:t>, 343–366.</w:t>
      </w:r>
    </w:p>
    <w:p w14:paraId="51B113D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lark, J. S. (2010). Individuals and the Variation Needed for High Species Diversity in Forest Trees.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27</w:t>
      </w:r>
      <w:r w:rsidRPr="003E5F64">
        <w:rPr>
          <w:rFonts w:ascii="Calibri Light" w:eastAsia="Times New Roman" w:hAnsi="Calibri Light" w:cs="Times New Roman"/>
          <w:noProof/>
        </w:rPr>
        <w:t>(5969), 1129–1132. http://doi.org/10.1126/science.1183506</w:t>
      </w:r>
    </w:p>
    <w:p w14:paraId="1153224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onnell, J. H. (1978). Diversity in Tropical Rain Forests and Coral Reefs High diversity of trees and corals is maintained.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99</w:t>
      </w:r>
      <w:r w:rsidRPr="003E5F64">
        <w:rPr>
          <w:rFonts w:ascii="Calibri Light" w:eastAsia="Times New Roman" w:hAnsi="Calibri Light" w:cs="Times New Roman"/>
          <w:noProof/>
        </w:rPr>
        <w:t>(4335), 1302–1310.</w:t>
      </w:r>
    </w:p>
    <w:p w14:paraId="3D57E63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rutsinger, G. M. (2016). A community genetics perspective: Opportunities for the coming decade. </w:t>
      </w:r>
      <w:r w:rsidRPr="003E5F64">
        <w:rPr>
          <w:rFonts w:ascii="Calibri Light" w:eastAsia="Times New Roman" w:hAnsi="Calibri Light" w:cs="Times New Roman"/>
          <w:i/>
          <w:iCs/>
          <w:noProof/>
        </w:rPr>
        <w:t>New Phytolog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10</w:t>
      </w:r>
      <w:r w:rsidRPr="003E5F64">
        <w:rPr>
          <w:rFonts w:ascii="Calibri Light" w:eastAsia="Times New Roman" w:hAnsi="Calibri Light" w:cs="Times New Roman"/>
          <w:noProof/>
        </w:rPr>
        <w:t>(1), 65–70. http://doi.org/10.1111/nph.13537</w:t>
      </w:r>
    </w:p>
    <w:p w14:paraId="7027008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Ellner, S. P. (1985). ESS Germination Strategies in Randomly Varying Environments. </w:t>
      </w:r>
      <w:r w:rsidRPr="003E5F64">
        <w:rPr>
          <w:rFonts w:ascii="Calibri Light" w:eastAsia="Times New Roman" w:hAnsi="Calibri Light" w:cs="Times New Roman"/>
          <w:i/>
          <w:iCs/>
          <w:noProof/>
        </w:rPr>
        <w:t>Theoretical Population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8</w:t>
      </w:r>
      <w:r w:rsidRPr="003E5F64">
        <w:rPr>
          <w:rFonts w:ascii="Calibri Light" w:eastAsia="Times New Roman" w:hAnsi="Calibri Light" w:cs="Times New Roman"/>
          <w:noProof/>
        </w:rPr>
        <w:t>.</w:t>
      </w:r>
    </w:p>
    <w:p w14:paraId="234C184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Fox, J. W. (2013). The intermediate disturbance hypothesis should be abandoned.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8</w:t>
      </w:r>
      <w:r w:rsidRPr="003E5F64">
        <w:rPr>
          <w:rFonts w:ascii="Calibri Light" w:eastAsia="Times New Roman" w:hAnsi="Calibri Light" w:cs="Times New Roman"/>
          <w:noProof/>
        </w:rPr>
        <w:t>(2), 86–92. http://doi.org/10.1016/j.tree.2012.08.014</w:t>
      </w:r>
    </w:p>
    <w:p w14:paraId="394B4DF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Fussmann, G. F., Loreau, M., &amp; Abrams, P. A. (2007). Eco-evolutionary dynamics of communities and ecosystems. </w:t>
      </w:r>
      <w:r w:rsidRPr="003E5F64">
        <w:rPr>
          <w:rFonts w:ascii="Calibri Light" w:eastAsia="Times New Roman" w:hAnsi="Calibri Light" w:cs="Times New Roman"/>
          <w:i/>
          <w:iCs/>
          <w:noProof/>
        </w:rPr>
        <w:t>Functional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1</w:t>
      </w:r>
      <w:r w:rsidRPr="003E5F64">
        <w:rPr>
          <w:rFonts w:ascii="Calibri Light" w:eastAsia="Times New Roman" w:hAnsi="Calibri Light" w:cs="Times New Roman"/>
          <w:noProof/>
        </w:rPr>
        <w:t>(3), 465–477. http://doi.org/10.1111/j.1365-2435.2007.01275.x</w:t>
      </w:r>
    </w:p>
    <w:p w14:paraId="18FA696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adgil, M., &amp; Bossert, W. H. (1970). Life Historical Consequences of Natural Selec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4</w:t>
      </w:r>
      <w:r w:rsidRPr="003E5F64">
        <w:rPr>
          <w:rFonts w:ascii="Calibri Light" w:eastAsia="Times New Roman" w:hAnsi="Calibri Light" w:cs="Times New Roman"/>
          <w:noProof/>
        </w:rPr>
        <w:t>(935), 1–24.</w:t>
      </w:r>
    </w:p>
    <w:p w14:paraId="59AA4D2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3E5F64">
        <w:rPr>
          <w:rFonts w:ascii="Calibri Light" w:eastAsia="Times New Roman" w:hAnsi="Calibri Light" w:cs="Times New Roman"/>
          <w:i/>
          <w:iCs/>
          <w:noProof/>
        </w:rPr>
        <w:t>Evolutionary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2</w:t>
      </w:r>
      <w:r w:rsidRPr="003E5F64">
        <w:rPr>
          <w:rFonts w:ascii="Calibri Light" w:eastAsia="Times New Roman" w:hAnsi="Calibri Light" w:cs="Times New Roman"/>
          <w:noProof/>
        </w:rPr>
        <w:t>, 35–57.</w:t>
      </w:r>
    </w:p>
    <w:p w14:paraId="755E24C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rant, P. R. (1972). Convergent and divergent character displacement. </w:t>
      </w:r>
      <w:r w:rsidRPr="003E5F64">
        <w:rPr>
          <w:rFonts w:ascii="Calibri Light" w:eastAsia="Times New Roman" w:hAnsi="Calibri Light" w:cs="Times New Roman"/>
          <w:i/>
          <w:iCs/>
          <w:noProof/>
        </w:rPr>
        <w:t>Biological Journal of the Linnean Societ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4</w:t>
      </w:r>
      <w:r w:rsidRPr="003E5F64">
        <w:rPr>
          <w:rFonts w:ascii="Calibri Light" w:eastAsia="Times New Roman" w:hAnsi="Calibri Light" w:cs="Times New Roman"/>
          <w:noProof/>
        </w:rPr>
        <w:t>(March), 39–68. http://doi.org/10.1111/j.1095-8312.1972.tb00690.x</w:t>
      </w:r>
    </w:p>
    <w:p w14:paraId="37B7050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rime, J. P. (1973). Competitive exclusion in herbaceous vegetation. </w:t>
      </w:r>
      <w:r w:rsidRPr="003E5F64">
        <w:rPr>
          <w:rFonts w:ascii="Calibri Light" w:eastAsia="Times New Roman" w:hAnsi="Calibri Light" w:cs="Times New Roman"/>
          <w:i/>
          <w:iCs/>
          <w:noProof/>
        </w:rPr>
        <w:t>Natur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42</w:t>
      </w:r>
      <w:r w:rsidRPr="003E5F64">
        <w:rPr>
          <w:rFonts w:ascii="Calibri Light" w:eastAsia="Times New Roman" w:hAnsi="Calibri Light" w:cs="Times New Roman"/>
          <w:noProof/>
        </w:rPr>
        <w:t>(5396), 344–347. http://doi.org/10.1038/242344a0</w:t>
      </w:r>
    </w:p>
    <w:p w14:paraId="0348795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rime, J. P. (1979). </w:t>
      </w:r>
      <w:r w:rsidRPr="003E5F64">
        <w:rPr>
          <w:rFonts w:ascii="Calibri Light" w:eastAsia="Times New Roman" w:hAnsi="Calibri Light" w:cs="Times New Roman"/>
          <w:i/>
          <w:iCs/>
          <w:noProof/>
        </w:rPr>
        <w:t>Plant Strategies and Vegetation Processes</w:t>
      </w:r>
      <w:r w:rsidRPr="003E5F64">
        <w:rPr>
          <w:rFonts w:ascii="Calibri Light" w:eastAsia="Times New Roman" w:hAnsi="Calibri Light" w:cs="Times New Roman"/>
          <w:noProof/>
        </w:rPr>
        <w:t>. John Wiley &amp; Sons.</w:t>
      </w:r>
    </w:p>
    <w:p w14:paraId="0E63E75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3E5F64">
        <w:rPr>
          <w:rFonts w:ascii="Calibri Light" w:eastAsia="Times New Roman" w:hAnsi="Calibri Light" w:cs="Times New Roman"/>
          <w:i/>
          <w:iCs/>
          <w:noProof/>
        </w:rPr>
        <w:t>Bi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w:t>
      </w:r>
      <w:r w:rsidRPr="003E5F64">
        <w:rPr>
          <w:rFonts w:ascii="Calibri Light" w:eastAsia="Times New Roman" w:hAnsi="Calibri Light" w:cs="Times New Roman"/>
          <w:noProof/>
        </w:rPr>
        <w:t>, 768–771. http://doi.org/10.1098/rsbl.2012.0282</w:t>
      </w:r>
    </w:p>
    <w:p w14:paraId="29AF655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ardin, G. (1960). The Competitive Exclusion Principle.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noProof/>
        </w:rPr>
        <w:lastRenderedPageBreak/>
        <w:t>http://doi.org/10.1126/science.131.3409.1292</w:t>
      </w:r>
    </w:p>
    <w:p w14:paraId="48D00FA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astings, A. (1980). Disturbance, coexistence, history, and competition for space. </w:t>
      </w:r>
      <w:r w:rsidRPr="003E5F64">
        <w:rPr>
          <w:rFonts w:ascii="Calibri Light" w:eastAsia="Times New Roman" w:hAnsi="Calibri Light" w:cs="Times New Roman"/>
          <w:i/>
          <w:iCs/>
          <w:noProof/>
        </w:rPr>
        <w:t>Theoretical Population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3), 363–373. http://doi.org/10.1016/0040-5809(80)90059-3</w:t>
      </w:r>
    </w:p>
    <w:p w14:paraId="70F4567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olt, R. D. (2006). Emergent neutrality.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1</w:t>
      </w:r>
      <w:r w:rsidRPr="003E5F64">
        <w:rPr>
          <w:rFonts w:ascii="Calibri Light" w:eastAsia="Times New Roman" w:hAnsi="Calibri Light" w:cs="Times New Roman"/>
          <w:noProof/>
        </w:rPr>
        <w:t>(10).</w:t>
      </w:r>
    </w:p>
    <w:p w14:paraId="68A648A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bbell, S. P. (2001). </w:t>
      </w:r>
      <w:r w:rsidRPr="003E5F64">
        <w:rPr>
          <w:rFonts w:ascii="Calibri Light" w:eastAsia="Times New Roman" w:hAnsi="Calibri Light" w:cs="Times New Roman"/>
          <w:i/>
          <w:iCs/>
          <w:noProof/>
        </w:rPr>
        <w:t>The Unified Neutral Theory of Biodiversity and Biogeograph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Princeton University Press</w:t>
      </w:r>
      <w:r w:rsidRPr="003E5F64">
        <w:rPr>
          <w:rFonts w:ascii="Calibri Light" w:eastAsia="Times New Roman" w:hAnsi="Calibri Light" w:cs="Times New Roman"/>
          <w:noProof/>
        </w:rPr>
        <w:t>.</w:t>
      </w:r>
    </w:p>
    <w:p w14:paraId="4E3D3F4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w:t>
      </w:r>
      <w:r w:rsidRPr="003E5F64">
        <w:rPr>
          <w:rFonts w:ascii="Calibri Light" w:eastAsia="Times New Roman" w:hAnsi="Calibri Light" w:cs="Times New Roman"/>
          <w:noProof/>
        </w:rPr>
        <w:t>(9), 849–864. http://doi.org/10.1111/j.1461-0248.2007.01075.x</w:t>
      </w:r>
    </w:p>
    <w:p w14:paraId="1EB0504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ghes, A. R., Inouye, B. D., Johnson, M. T. J., Underwood, N., &amp; Vellend, M. (2008). Ecological consequences of genetic diversity.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w:t>
      </w:r>
      <w:r w:rsidRPr="003E5F64">
        <w:rPr>
          <w:rFonts w:ascii="Calibri Light" w:eastAsia="Times New Roman" w:hAnsi="Calibri Light" w:cs="Times New Roman"/>
          <w:noProof/>
        </w:rPr>
        <w:t>(6), 609–623. http://doi.org/10.1111/j.1461-0248.2008.01179.x</w:t>
      </w:r>
    </w:p>
    <w:p w14:paraId="6D042E9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ston, M. (1979). A General Hypothesis of Species Diversity.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3</w:t>
      </w:r>
      <w:r w:rsidRPr="003E5F64">
        <w:rPr>
          <w:rFonts w:ascii="Calibri Light" w:eastAsia="Times New Roman" w:hAnsi="Calibri Light" w:cs="Times New Roman"/>
          <w:noProof/>
        </w:rPr>
        <w:t>(1), 81–101.</w:t>
      </w:r>
    </w:p>
    <w:p w14:paraId="547D7582"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tchinson, G. E. (1957). Concluding Remarks. </w:t>
      </w:r>
      <w:r w:rsidRPr="003E5F64">
        <w:rPr>
          <w:rFonts w:ascii="Calibri Light" w:eastAsia="Times New Roman" w:hAnsi="Calibri Light" w:cs="Times New Roman"/>
          <w:i/>
          <w:iCs/>
          <w:noProof/>
        </w:rPr>
        <w:t>Cold Spring Harbor Symposia on Quantitative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2</w:t>
      </w:r>
      <w:r w:rsidRPr="003E5F64">
        <w:rPr>
          <w:rFonts w:ascii="Calibri Light" w:eastAsia="Times New Roman" w:hAnsi="Calibri Light" w:cs="Times New Roman"/>
          <w:noProof/>
        </w:rPr>
        <w:t>(0), 415–427. http://doi.org/10.1101/SQB.1957.022.01.039</w:t>
      </w:r>
    </w:p>
    <w:p w14:paraId="6C11DDD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Johnson, M. T. J., &amp; Stinchcombe, J. R. (2007). An emerging synthesis between community ecology and evolutionary biology.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2</w:t>
      </w:r>
      <w:r w:rsidRPr="003E5F64">
        <w:rPr>
          <w:rFonts w:ascii="Calibri Light" w:eastAsia="Times New Roman" w:hAnsi="Calibri Light" w:cs="Times New Roman"/>
          <w:noProof/>
        </w:rPr>
        <w:t>(5), 250–257. http://doi.org/10.1016/j.tree.2007.01.014</w:t>
      </w:r>
    </w:p>
    <w:p w14:paraId="04790E6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Kassen, R. (2002). The experimental evolution of specialists, generalists, and the maintenance of diversity. </w:t>
      </w:r>
      <w:r w:rsidRPr="003E5F64">
        <w:rPr>
          <w:rFonts w:ascii="Calibri Light" w:eastAsia="Times New Roman" w:hAnsi="Calibri Light" w:cs="Times New Roman"/>
          <w:i/>
          <w:iCs/>
          <w:noProof/>
        </w:rPr>
        <w:t>Journal of Evolutionary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w:t>
      </w:r>
      <w:r w:rsidRPr="003E5F64">
        <w:rPr>
          <w:rFonts w:ascii="Calibri Light" w:eastAsia="Times New Roman" w:hAnsi="Calibri Light" w:cs="Times New Roman"/>
          <w:noProof/>
        </w:rPr>
        <w:t>, 173–190. http://doi.org/10.1046/j.1420-9101.2002.00377.x</w:t>
      </w:r>
    </w:p>
    <w:p w14:paraId="332A320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Kisdi, É. (1999). Evolutionary Branching under Asymmetric Competition. </w:t>
      </w:r>
      <w:r w:rsidRPr="003E5F64">
        <w:rPr>
          <w:rFonts w:ascii="Calibri Light" w:eastAsia="Times New Roman" w:hAnsi="Calibri Light" w:cs="Times New Roman"/>
          <w:i/>
          <w:iCs/>
          <w:noProof/>
        </w:rPr>
        <w:t>J. theor. Biol</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97</w:t>
      </w:r>
      <w:r w:rsidRPr="003E5F64">
        <w:rPr>
          <w:rFonts w:ascii="Calibri Light" w:eastAsia="Times New Roman" w:hAnsi="Calibri Light" w:cs="Times New Roman"/>
          <w:noProof/>
        </w:rPr>
        <w:t>, 149–162. http://doi.org/DOI: 10.1006/jtbi.1998.0864</w:t>
      </w:r>
    </w:p>
    <w:p w14:paraId="74CD06C2"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Kondoh, M. (2001). Unifying the relationships of species richness to productivity and disturbance. </w:t>
      </w:r>
      <w:r w:rsidRPr="003E5F64">
        <w:rPr>
          <w:rFonts w:ascii="Calibri Light" w:eastAsia="Times New Roman" w:hAnsi="Calibri Light" w:cs="Times New Roman"/>
          <w:i/>
          <w:iCs/>
          <w:noProof/>
        </w:rPr>
        <w:t>Proceedings of the Royal Society B: Biological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68</w:t>
      </w:r>
      <w:r w:rsidRPr="003E5F64">
        <w:rPr>
          <w:rFonts w:ascii="Calibri Light" w:eastAsia="Times New Roman" w:hAnsi="Calibri Light" w:cs="Times New Roman"/>
          <w:noProof/>
        </w:rPr>
        <w:t>(1464), 269–271. http://doi.org/10.1098/rspb.2000.1384</w:t>
      </w:r>
    </w:p>
    <w:p w14:paraId="78893BB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land, K., Matthews, B., &amp; Feldman, M. W. (2016). An introduction to niche construction theory. </w:t>
      </w:r>
      <w:r w:rsidRPr="003E5F64">
        <w:rPr>
          <w:rFonts w:ascii="Calibri Light" w:eastAsia="Times New Roman" w:hAnsi="Calibri Light" w:cs="Times New Roman"/>
          <w:i/>
          <w:iCs/>
          <w:noProof/>
        </w:rPr>
        <w:t>Evolutionary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0</w:t>
      </w:r>
      <w:r w:rsidRPr="003E5F64">
        <w:rPr>
          <w:rFonts w:ascii="Calibri Light" w:eastAsia="Times New Roman" w:hAnsi="Calibri Light" w:cs="Times New Roman"/>
          <w:noProof/>
        </w:rPr>
        <w:t>(2), 191–202. http://doi.org/10.1007/s10682-016-9821-z</w:t>
      </w:r>
    </w:p>
    <w:p w14:paraId="43C56D7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3E5F64">
        <w:rPr>
          <w:rFonts w:ascii="Calibri Light" w:eastAsia="Times New Roman" w:hAnsi="Calibri Light" w:cs="Times New Roman"/>
          <w:i/>
          <w:iCs/>
          <w:noProof/>
        </w:rPr>
        <w:t>Proceedings of the National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6</w:t>
      </w:r>
      <w:r w:rsidRPr="003E5F64">
        <w:rPr>
          <w:rFonts w:ascii="Calibri Light" w:eastAsia="Times New Roman" w:hAnsi="Calibri Light" w:cs="Times New Roman"/>
          <w:noProof/>
        </w:rPr>
        <w:t>(18), 10242–10247. http://doi.org/10.1073/pnas.96.18.10242</w:t>
      </w:r>
    </w:p>
    <w:p w14:paraId="08065EA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w, R. (1979). Optimal Life Histories Under Age-Specific Preda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4</w:t>
      </w:r>
      <w:r w:rsidRPr="003E5F64">
        <w:rPr>
          <w:rFonts w:ascii="Calibri Light" w:eastAsia="Times New Roman" w:hAnsi="Calibri Light" w:cs="Times New Roman"/>
          <w:noProof/>
        </w:rPr>
        <w:t>(3), 399–417.</w:t>
      </w:r>
    </w:p>
    <w:p w14:paraId="776A0B6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wton, J. H. (1999). Are There General Laws in Ecology? </w:t>
      </w:r>
      <w:r w:rsidRPr="003E5F64">
        <w:rPr>
          <w:rFonts w:ascii="Calibri Light" w:eastAsia="Times New Roman" w:hAnsi="Calibri Light" w:cs="Times New Roman"/>
          <w:i/>
          <w:iCs/>
          <w:noProof/>
        </w:rPr>
        <w:t>Oiko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4</w:t>
      </w:r>
      <w:r w:rsidRPr="003E5F64">
        <w:rPr>
          <w:rFonts w:ascii="Calibri Light" w:eastAsia="Times New Roman" w:hAnsi="Calibri Light" w:cs="Times New Roman"/>
          <w:noProof/>
        </w:rPr>
        <w:t>(2), 177–192.</w:t>
      </w:r>
    </w:p>
    <w:p w14:paraId="3A43527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evin, S. A., &amp; Paine, R. T. (1974). Disturbance, Patch Formation, and Community Structure. </w:t>
      </w:r>
      <w:r w:rsidRPr="003E5F64">
        <w:rPr>
          <w:rFonts w:ascii="Calibri Light" w:eastAsia="Times New Roman" w:hAnsi="Calibri Light" w:cs="Times New Roman"/>
          <w:i/>
          <w:iCs/>
          <w:noProof/>
        </w:rPr>
        <w:t>Proceedings of the National Academy of 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1</w:t>
      </w:r>
      <w:r w:rsidRPr="003E5F64">
        <w:rPr>
          <w:rFonts w:ascii="Calibri Light" w:eastAsia="Times New Roman" w:hAnsi="Calibri Light" w:cs="Times New Roman"/>
          <w:noProof/>
        </w:rPr>
        <w:t xml:space="preserve">(7), 2744–2747. </w:t>
      </w:r>
      <w:r w:rsidRPr="003E5F64">
        <w:rPr>
          <w:rFonts w:ascii="Calibri Light" w:eastAsia="Times New Roman" w:hAnsi="Calibri Light" w:cs="Times New Roman"/>
          <w:noProof/>
        </w:rPr>
        <w:lastRenderedPageBreak/>
        <w:t>http://doi.org/10.1073/pnas.71.7.2744</w:t>
      </w:r>
    </w:p>
    <w:p w14:paraId="43C085E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evins, R. (1962). Theory of Fitness in a Heterogeneous Environment.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6</w:t>
      </w:r>
      <w:r w:rsidRPr="003E5F64">
        <w:rPr>
          <w:rFonts w:ascii="Calibri Light" w:eastAsia="Times New Roman" w:hAnsi="Calibri Light" w:cs="Times New Roman"/>
          <w:noProof/>
        </w:rPr>
        <w:t>(891), 361–373.</w:t>
      </w:r>
    </w:p>
    <w:p w14:paraId="4BDE293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evins, R. (1966). The strategy of model building in population biology. </w:t>
      </w:r>
      <w:r w:rsidRPr="003E5F64">
        <w:rPr>
          <w:rFonts w:ascii="Calibri Light" w:eastAsia="Times New Roman" w:hAnsi="Calibri Light" w:cs="Times New Roman"/>
          <w:i/>
          <w:iCs/>
          <w:noProof/>
        </w:rPr>
        <w:t>American Scient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54</w:t>
      </w:r>
      <w:r w:rsidRPr="003E5F64">
        <w:rPr>
          <w:rFonts w:ascii="Calibri Light" w:eastAsia="Times New Roman" w:hAnsi="Calibri Light" w:cs="Times New Roman"/>
          <w:noProof/>
        </w:rPr>
        <w:t>(4), 421–431. http://doi.org/10.2307/27836590</w:t>
      </w:r>
    </w:p>
    <w:p w14:paraId="24DF05B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Lytle, D. A. (2001). Disturbance Regimes and Life</w:t>
      </w:r>
      <w:r w:rsidRPr="003E5F64">
        <w:rPr>
          <w:rFonts w:ascii="Calibri Light" w:eastAsia="Calibri" w:hAnsi="Calibri Light" w:cs="Calibri"/>
          <w:noProof/>
        </w:rPr>
        <w:t>‐</w:t>
      </w:r>
      <w:r w:rsidRPr="003E5F64">
        <w:rPr>
          <w:rFonts w:ascii="Calibri Light" w:eastAsia="Times New Roman" w:hAnsi="Calibri Light" w:cs="Times New Roman"/>
          <w:noProof/>
        </w:rPr>
        <w:t xml:space="preserve">History Evolu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7</w:t>
      </w:r>
      <w:r w:rsidRPr="003E5F64">
        <w:rPr>
          <w:rFonts w:ascii="Calibri Light" w:eastAsia="Times New Roman" w:hAnsi="Calibri Light" w:cs="Times New Roman"/>
          <w:noProof/>
        </w:rPr>
        <w:t>(5), 525–536. http://doi.org/10.1086/319930</w:t>
      </w:r>
    </w:p>
    <w:p w14:paraId="1AEAC07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cArthur, R. H. (1957). On the relative abundance of bird species. </w:t>
      </w:r>
      <w:r w:rsidRPr="003E5F64">
        <w:rPr>
          <w:rFonts w:ascii="Calibri Light" w:eastAsia="Times New Roman" w:hAnsi="Calibri Light" w:cs="Times New Roman"/>
          <w:i/>
          <w:iCs/>
          <w:noProof/>
        </w:rPr>
        <w:t>Proceedings of the National Academy of Sciences of the United States of America</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43</w:t>
      </w:r>
      <w:r w:rsidRPr="003E5F64">
        <w:rPr>
          <w:rFonts w:ascii="Calibri Light" w:eastAsia="Times New Roman" w:hAnsi="Calibri Light" w:cs="Times New Roman"/>
          <w:noProof/>
        </w:rPr>
        <w:t>(3), 293–295. http://doi.org/10.1073/pnas.43.3.293</w:t>
      </w:r>
    </w:p>
    <w:p w14:paraId="3AE6EC5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carthur, R., &amp; Levins, R. (1967). The Limiting Similarity, Convergence, and Divergence of Coexisting Species.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1</w:t>
      </w:r>
      <w:r w:rsidRPr="003E5F64">
        <w:rPr>
          <w:rFonts w:ascii="Calibri Light" w:eastAsia="Times New Roman" w:hAnsi="Calibri Light" w:cs="Times New Roman"/>
          <w:noProof/>
        </w:rPr>
        <w:t>(921), 377–385. http://doi.org/10.2307/2678832</w:t>
      </w:r>
    </w:p>
    <w:p w14:paraId="4805FEF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ckey, R. L., &amp; Currie, D. J. (2001). The diversity-disturbance relationship: Is it generally strong and peaked?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2</w:t>
      </w:r>
      <w:r w:rsidRPr="003E5F64">
        <w:rPr>
          <w:rFonts w:ascii="Calibri Light" w:eastAsia="Times New Roman" w:hAnsi="Calibri Light" w:cs="Times New Roman"/>
          <w:noProof/>
        </w:rPr>
        <w:t>(12), 3479–3492. http://doi.org/10.1890/0012-9658(2001)082[3479:TDDRII]2.0.CO;2</w:t>
      </w:r>
    </w:p>
    <w:p w14:paraId="2913A532"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ynard Smith, J., &amp; Price, G. R. (1973). The Logic of Animal Conflict. </w:t>
      </w:r>
      <w:r w:rsidRPr="003E5F64">
        <w:rPr>
          <w:rFonts w:ascii="Calibri Light" w:eastAsia="Times New Roman" w:hAnsi="Calibri Light" w:cs="Times New Roman"/>
          <w:i/>
          <w:iCs/>
          <w:noProof/>
        </w:rPr>
        <w:t>Natur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46</w:t>
      </w:r>
      <w:r w:rsidRPr="003E5F64">
        <w:rPr>
          <w:rFonts w:ascii="Calibri Light" w:eastAsia="Times New Roman" w:hAnsi="Calibri Light" w:cs="Times New Roman"/>
          <w:noProof/>
        </w:rPr>
        <w:t>, 15–18. http://doi.org/10.1038/254463b0</w:t>
      </w:r>
    </w:p>
    <w:p w14:paraId="71B549F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etz, J. A. J., Nisbet, R. M., &amp; Geritz, S. A. H. (1992). How should we define “fitness” for general ecological scenarios? </w:t>
      </w:r>
      <w:r w:rsidRPr="003E5F64">
        <w:rPr>
          <w:rFonts w:ascii="Calibri Light" w:eastAsia="Times New Roman" w:hAnsi="Calibri Light" w:cs="Times New Roman"/>
          <w:i/>
          <w:iCs/>
          <w:noProof/>
        </w:rPr>
        <w:t>Trends in Ecology &amp;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w:t>
      </w:r>
      <w:r w:rsidRPr="003E5F64">
        <w:rPr>
          <w:rFonts w:ascii="Calibri Light" w:eastAsia="Times New Roman" w:hAnsi="Calibri Light" w:cs="Times New Roman"/>
          <w:noProof/>
        </w:rPr>
        <w:t>(6), 198–202. http://doi.org/10.1016/0169-5347(92)90073-K</w:t>
      </w:r>
    </w:p>
    <w:p w14:paraId="52E3DB5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ichod, R. E. (1979). Evolution of Life Histories in Response to Age-Specific Mortality Factors.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3</w:t>
      </w:r>
      <w:r w:rsidRPr="003E5F64">
        <w:rPr>
          <w:rFonts w:ascii="Calibri Light" w:eastAsia="Times New Roman" w:hAnsi="Calibri Light" w:cs="Times New Roman"/>
          <w:noProof/>
        </w:rPr>
        <w:t>(4), 229–246.</w:t>
      </w:r>
    </w:p>
    <w:p w14:paraId="0A62FC5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iller, A. D., Roxburgh, S. H., &amp; Shea, K. (2011). How frequency and intensity shape diversity-disturbance relationships. </w:t>
      </w:r>
      <w:r w:rsidRPr="003E5F64">
        <w:rPr>
          <w:rFonts w:ascii="Calibri Light" w:eastAsia="Times New Roman" w:hAnsi="Calibri Light" w:cs="Times New Roman"/>
          <w:i/>
          <w:iCs/>
          <w:noProof/>
        </w:rPr>
        <w:t>Proceedings of the National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8</w:t>
      </w:r>
      <w:r w:rsidRPr="003E5F64">
        <w:rPr>
          <w:rFonts w:ascii="Calibri Light" w:eastAsia="Times New Roman" w:hAnsi="Calibri Light" w:cs="Times New Roman"/>
          <w:noProof/>
        </w:rPr>
        <w:t>(14), 5643–5648. http://doi.org/10.1073/pnas.1018594108</w:t>
      </w:r>
    </w:p>
    <w:p w14:paraId="1276632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øller, A. P., &amp; Jennions, M. D. (2002). How much variance can be explained by ecologists and evolutionary biologists? </w:t>
      </w:r>
      <w:r w:rsidRPr="003E5F64">
        <w:rPr>
          <w:rFonts w:ascii="Calibri Light" w:eastAsia="Times New Roman" w:hAnsi="Calibri Light" w:cs="Times New Roman"/>
          <w:i/>
          <w:iCs/>
          <w:noProof/>
        </w:rPr>
        <w:t>Oecologia</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32</w:t>
      </w:r>
      <w:r w:rsidRPr="003E5F64">
        <w:rPr>
          <w:rFonts w:ascii="Calibri Light" w:eastAsia="Times New Roman" w:hAnsi="Calibri Light" w:cs="Times New Roman"/>
          <w:noProof/>
        </w:rPr>
        <w:t>(4), 492–500. http://doi.org/10.1007/s00442-002-0952-2</w:t>
      </w:r>
    </w:p>
    <w:p w14:paraId="62C5A93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Nagylaki, T. (1975). Polymorphisms in cyclically-varying environments. </w:t>
      </w:r>
      <w:r w:rsidRPr="003E5F64">
        <w:rPr>
          <w:rFonts w:ascii="Calibri Light" w:eastAsia="Times New Roman" w:hAnsi="Calibri Light" w:cs="Times New Roman"/>
          <w:i/>
          <w:iCs/>
          <w:noProof/>
        </w:rPr>
        <w:t>Heredit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5</w:t>
      </w:r>
      <w:r w:rsidRPr="003E5F64">
        <w:rPr>
          <w:rFonts w:ascii="Calibri Light" w:eastAsia="Times New Roman" w:hAnsi="Calibri Light" w:cs="Times New Roman"/>
          <w:noProof/>
        </w:rPr>
        <w:t>(1), 67–74.</w:t>
      </w:r>
    </w:p>
    <w:p w14:paraId="53F8FCE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3E5F64">
        <w:rPr>
          <w:rFonts w:ascii="Calibri Light" w:eastAsia="Times New Roman" w:hAnsi="Calibri Light" w:cs="Times New Roman"/>
          <w:i/>
          <w:iCs/>
          <w:noProof/>
        </w:rPr>
        <w:t>Proceedings of the National Academy of Sciences of the United States of America</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8</w:t>
      </w:r>
      <w:r w:rsidRPr="003E5F64">
        <w:rPr>
          <w:rFonts w:ascii="Calibri Light" w:eastAsia="Times New Roman" w:hAnsi="Calibri Light" w:cs="Times New Roman"/>
          <w:noProof/>
        </w:rPr>
        <w:t>(20), 11376–11381. http://doi.org/doi: 10.1073/pnas.171315998</w:t>
      </w:r>
    </w:p>
    <w:p w14:paraId="120B92B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Odling-Smee, F. . J., Laland, K. N., &amp; Feldman, M. W. (2003). </w:t>
      </w:r>
      <w:r w:rsidRPr="003E5F64">
        <w:rPr>
          <w:rFonts w:ascii="Calibri Light" w:eastAsia="Times New Roman" w:hAnsi="Calibri Light" w:cs="Times New Roman"/>
          <w:i/>
          <w:iCs/>
          <w:noProof/>
        </w:rPr>
        <w:t>Niche Construction: The Neglected Process in Evolution</w:t>
      </w:r>
      <w:r w:rsidRPr="003E5F64">
        <w:rPr>
          <w:rFonts w:ascii="Calibri Light" w:eastAsia="Times New Roman" w:hAnsi="Calibri Light" w:cs="Times New Roman"/>
          <w:noProof/>
        </w:rPr>
        <w:t>. Princeton University Press. Recuperado de http://www.jstor.org/stable/j.ctt24hqpd</w:t>
      </w:r>
    </w:p>
    <w:p w14:paraId="6108846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Pake, C. E., &amp; Venable, D. L. (1995). Is coexistence of sonoran desert annuals mediated by temporal variability in reproductive suces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6</w:t>
      </w:r>
      <w:r w:rsidRPr="003E5F64">
        <w:rPr>
          <w:rFonts w:ascii="Calibri Light" w:eastAsia="Times New Roman" w:hAnsi="Calibri Light" w:cs="Times New Roman"/>
          <w:noProof/>
        </w:rPr>
        <w:t>(1), 246–261.</w:t>
      </w:r>
    </w:p>
    <w:p w14:paraId="1ECBF19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lastRenderedPageBreak/>
        <w:t xml:space="preserve">Pake, C. E., &amp; Venable, D. L. (1996). Seed Banks in Desert Annuals: Implications for Persistence and Coexistence in Variable Environment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7</w:t>
      </w:r>
      <w:r w:rsidRPr="003E5F64">
        <w:rPr>
          <w:rFonts w:ascii="Calibri Light" w:eastAsia="Times New Roman" w:hAnsi="Calibri Light" w:cs="Times New Roman"/>
          <w:noProof/>
        </w:rPr>
        <w:t>(5), 1427–1435.</w:t>
      </w:r>
    </w:p>
    <w:p w14:paraId="10FFA14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Pianka, E. R. (1970). On r- and K-Selec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4</w:t>
      </w:r>
      <w:r w:rsidRPr="003E5F64">
        <w:rPr>
          <w:rFonts w:ascii="Calibri Light" w:eastAsia="Times New Roman" w:hAnsi="Calibri Light" w:cs="Times New Roman"/>
          <w:noProof/>
        </w:rPr>
        <w:t>(940), 592–597.</w:t>
      </w:r>
    </w:p>
    <w:p w14:paraId="39DA9A2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3E5F64">
        <w:rPr>
          <w:rFonts w:ascii="Calibri Light" w:eastAsia="Times New Roman" w:hAnsi="Calibri Light" w:cs="Times New Roman"/>
          <w:i/>
          <w:iCs/>
          <w:noProof/>
        </w:rPr>
        <w:t>Philosophical Transactions of the Royal Society B: Biological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64</w:t>
      </w:r>
      <w:r w:rsidRPr="003E5F64">
        <w:rPr>
          <w:rFonts w:ascii="Calibri Light" w:eastAsia="Times New Roman" w:hAnsi="Calibri Light" w:cs="Times New Roman"/>
          <w:noProof/>
        </w:rPr>
        <w:t>(1523), 1629–1640. http://doi.org/10.1098/rstb.2009.0012</w:t>
      </w:r>
    </w:p>
    <w:p w14:paraId="1257911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Rankin, D. J., Bargum, K., &amp; Kokko, H. (2007). The tragedy of the commons in evolutionary biology.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2</w:t>
      </w:r>
      <w:r w:rsidRPr="003E5F64">
        <w:rPr>
          <w:rFonts w:ascii="Calibri Light" w:eastAsia="Times New Roman" w:hAnsi="Calibri Light" w:cs="Times New Roman"/>
          <w:noProof/>
        </w:rPr>
        <w:t>(12), 643–651. http://doi.org/10.1016/j.tree.2007.07.009</w:t>
      </w:r>
    </w:p>
    <w:p w14:paraId="44662CE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Reznick, D., Bryant, M. J., &amp; Bashey, F. (2002). r - and K-Selection Revisited: The role of population regulation in life-history evolution.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3</w:t>
      </w:r>
      <w:r w:rsidRPr="003E5F64">
        <w:rPr>
          <w:rFonts w:ascii="Calibri Light" w:eastAsia="Times New Roman" w:hAnsi="Calibri Light" w:cs="Times New Roman"/>
          <w:noProof/>
        </w:rPr>
        <w:t>(6), 1509–1520. http://doi.org/10.1890/0012-9658(2002)083[1509:RAKSRT]2.0.CO;2</w:t>
      </w:r>
    </w:p>
    <w:p w14:paraId="1ED52B9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5</w:t>
      </w:r>
      <w:r w:rsidRPr="003E5F64">
        <w:rPr>
          <w:rFonts w:ascii="Calibri Light" w:eastAsia="Times New Roman" w:hAnsi="Calibri Light" w:cs="Times New Roman"/>
          <w:noProof/>
        </w:rPr>
        <w:t>(2), 359–371.</w:t>
      </w:r>
    </w:p>
    <w:p w14:paraId="72F687B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asaki, A., &amp; Ellner, S. P. (1995). The evolutionarily stable phenotype distribution in a random environment. </w:t>
      </w:r>
      <w:r w:rsidRPr="003E5F64">
        <w:rPr>
          <w:rFonts w:ascii="Calibri Light" w:eastAsia="Times New Roman" w:hAnsi="Calibri Light" w:cs="Times New Roman"/>
          <w:i/>
          <w:iCs/>
          <w:noProof/>
        </w:rPr>
        <w:t>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49</w:t>
      </w:r>
      <w:r w:rsidRPr="003E5F64">
        <w:rPr>
          <w:rFonts w:ascii="Calibri Light" w:eastAsia="Times New Roman" w:hAnsi="Calibri Light" w:cs="Times New Roman"/>
          <w:noProof/>
        </w:rPr>
        <w:t>(2), 337–350. http://doi.org/10.2307/2410344</w:t>
      </w:r>
    </w:p>
    <w:p w14:paraId="76C0557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chaffer, W. (1974). Optimal Reproductive Effort in Fluctuating Environments.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8</w:t>
      </w:r>
      <w:r w:rsidRPr="003E5F64">
        <w:rPr>
          <w:rFonts w:ascii="Calibri Light" w:eastAsia="Times New Roman" w:hAnsi="Calibri Light" w:cs="Times New Roman"/>
          <w:noProof/>
        </w:rPr>
        <w:t>(964), 783–790.</w:t>
      </w:r>
    </w:p>
    <w:p w14:paraId="4B9C5B4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cheffer, M., &amp; Nes, E. H. Van. (2006). Self-organized similarity, the evolutionary emergence of groups of similar species. </w:t>
      </w:r>
      <w:r w:rsidRPr="003E5F64">
        <w:rPr>
          <w:rFonts w:ascii="Calibri Light" w:eastAsia="Times New Roman" w:hAnsi="Calibri Light" w:cs="Times New Roman"/>
          <w:i/>
          <w:iCs/>
          <w:noProof/>
        </w:rPr>
        <w:t>Proceedings of the National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3</w:t>
      </w:r>
      <w:r w:rsidRPr="003E5F64">
        <w:rPr>
          <w:rFonts w:ascii="Calibri Light" w:eastAsia="Times New Roman" w:hAnsi="Calibri Light" w:cs="Times New Roman"/>
          <w:noProof/>
        </w:rPr>
        <w:t>(16), 6230–6235. http://doi.org/10.1073/pnas.0508024103</w:t>
      </w:r>
    </w:p>
    <w:p w14:paraId="4866758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choener, T. W. (1983). Field Experiments on Interspecific Competi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22</w:t>
      </w:r>
      <w:r w:rsidRPr="003E5F64">
        <w:rPr>
          <w:rFonts w:ascii="Calibri Light" w:eastAsia="Times New Roman" w:hAnsi="Calibri Light" w:cs="Times New Roman"/>
          <w:noProof/>
        </w:rPr>
        <w:t>(2), 240–285.</w:t>
      </w:r>
    </w:p>
    <w:p w14:paraId="1DB89C5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w:t>
      </w:r>
      <w:r w:rsidRPr="003E5F64">
        <w:rPr>
          <w:rFonts w:ascii="Calibri Light" w:eastAsia="Times New Roman" w:hAnsi="Calibri Light" w:cs="Times New Roman"/>
          <w:noProof/>
        </w:rPr>
        <w:t>(6), 491–508. http://doi.org/10.1111/j.1461-0248.2004.00600.x</w:t>
      </w:r>
    </w:p>
    <w:p w14:paraId="4E532BB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heil, D., &amp; Burslem, D. F. R. P. (2003). Disturbing hypotheses in tropical forests.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1), 18–26. http://doi.org/10.1016/S0169-5347(02)00005-8</w:t>
      </w:r>
    </w:p>
    <w:p w14:paraId="67C20C4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latkin, M., &amp; Anderson, D. J. (1984). A Model of Competition for Space.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65</w:t>
      </w:r>
      <w:r w:rsidRPr="003E5F64">
        <w:rPr>
          <w:rFonts w:ascii="Calibri Light" w:eastAsia="Times New Roman" w:hAnsi="Calibri Light" w:cs="Times New Roman"/>
          <w:noProof/>
        </w:rPr>
        <w:t>(6), 1840–1845.</w:t>
      </w:r>
    </w:p>
    <w:p w14:paraId="1A5F2F4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ousa, W. P. (1984). The Role of Dusturbance in Natural Communities. </w:t>
      </w:r>
      <w:r w:rsidRPr="003E5F64">
        <w:rPr>
          <w:rFonts w:ascii="Calibri Light" w:eastAsia="Times New Roman" w:hAnsi="Calibri Light" w:cs="Times New Roman"/>
          <w:i/>
          <w:iCs/>
          <w:noProof/>
        </w:rPr>
        <w:t>Annual Review of Ecology and Systematic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w:t>
      </w:r>
      <w:r w:rsidRPr="003E5F64">
        <w:rPr>
          <w:rFonts w:ascii="Calibri Light" w:eastAsia="Times New Roman" w:hAnsi="Calibri Light" w:cs="Times New Roman"/>
          <w:noProof/>
        </w:rPr>
        <w:t>, 353–391.</w:t>
      </w:r>
    </w:p>
    <w:p w14:paraId="50A69FC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tearns, S. C. (1989). Trade-offs in life history evolution. </w:t>
      </w:r>
      <w:r w:rsidRPr="003E5F64">
        <w:rPr>
          <w:rFonts w:ascii="Calibri Light" w:eastAsia="Times New Roman" w:hAnsi="Calibri Light" w:cs="Times New Roman"/>
          <w:i/>
          <w:iCs/>
          <w:noProof/>
        </w:rPr>
        <w:t>Functional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w:t>
      </w:r>
      <w:r w:rsidRPr="003E5F64">
        <w:rPr>
          <w:rFonts w:ascii="Calibri Light" w:eastAsia="Times New Roman" w:hAnsi="Calibri Light" w:cs="Times New Roman"/>
          <w:noProof/>
        </w:rPr>
        <w:t>, 259–268.</w:t>
      </w:r>
    </w:p>
    <w:p w14:paraId="234D347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46</w:t>
      </w:r>
      <w:r w:rsidRPr="003E5F64">
        <w:rPr>
          <w:rFonts w:ascii="Calibri Light" w:eastAsia="Times New Roman" w:hAnsi="Calibri Light" w:cs="Times New Roman"/>
          <w:noProof/>
        </w:rPr>
        <w:t>(6208), 463–466. http://doi.org/10.1126/science.1257008</w:t>
      </w:r>
    </w:p>
    <w:p w14:paraId="63E3A86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hompson, J. N. (2005). Coevolution: The Geographic Mosaic Of Coevolutionary Arms Race. </w:t>
      </w:r>
      <w:r w:rsidRPr="003E5F64">
        <w:rPr>
          <w:rFonts w:ascii="Calibri Light" w:eastAsia="Times New Roman" w:hAnsi="Calibri Light" w:cs="Times New Roman"/>
          <w:i/>
          <w:iCs/>
          <w:noProof/>
        </w:rPr>
        <w:lastRenderedPageBreak/>
        <w:t>Current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w:t>
      </w:r>
      <w:r w:rsidRPr="003E5F64">
        <w:rPr>
          <w:rFonts w:ascii="Calibri Light" w:eastAsia="Times New Roman" w:hAnsi="Calibri Light" w:cs="Times New Roman"/>
          <w:noProof/>
        </w:rPr>
        <w:t>(24), 992–994. http://doi.org/10.1016/j.cub.2005.11.047</w:t>
      </w:r>
    </w:p>
    <w:p w14:paraId="2FBF6C9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ilman, D. (1982). </w:t>
      </w:r>
      <w:r w:rsidRPr="003E5F64">
        <w:rPr>
          <w:rFonts w:ascii="Calibri Light" w:eastAsia="Times New Roman" w:hAnsi="Calibri Light" w:cs="Times New Roman"/>
          <w:i/>
          <w:iCs/>
          <w:noProof/>
        </w:rPr>
        <w:t>Resource Competition and Community Structur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Princeton University Press</w:t>
      </w:r>
      <w:r w:rsidRPr="003E5F64">
        <w:rPr>
          <w:rFonts w:ascii="Calibri Light" w:eastAsia="Times New Roman" w:hAnsi="Calibri Light" w:cs="Times New Roman"/>
          <w:noProof/>
        </w:rPr>
        <w:t>. Princeton, New Jersey.</w:t>
      </w:r>
    </w:p>
    <w:p w14:paraId="5DB52D5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ilman, D. (1990). Constraints and Tradeoffs: Toward a Predictive Theory of Competition and Succession. </w:t>
      </w:r>
      <w:r w:rsidRPr="003E5F64">
        <w:rPr>
          <w:rFonts w:ascii="Calibri Light" w:eastAsia="Times New Roman" w:hAnsi="Calibri Light" w:cs="Times New Roman"/>
          <w:i/>
          <w:iCs/>
          <w:noProof/>
        </w:rPr>
        <w:t>Oiko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58</w:t>
      </w:r>
      <w:r w:rsidRPr="003E5F64">
        <w:rPr>
          <w:rFonts w:ascii="Calibri Light" w:eastAsia="Times New Roman" w:hAnsi="Calibri Light" w:cs="Times New Roman"/>
          <w:noProof/>
        </w:rPr>
        <w:t>(1), 3–15.</w:t>
      </w:r>
    </w:p>
    <w:p w14:paraId="0A99A96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urner, M. (2010). Disturbance and landscape dynamics in a changing world.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1</w:t>
      </w:r>
      <w:r w:rsidRPr="003E5F64">
        <w:rPr>
          <w:rFonts w:ascii="Calibri Light" w:eastAsia="Times New Roman" w:hAnsi="Calibri Light" w:cs="Times New Roman"/>
          <w:noProof/>
        </w:rPr>
        <w:t>(March), 2833–2849. http://doi.org/doi:10.1890/10-0097.1</w:t>
      </w:r>
    </w:p>
    <w:p w14:paraId="4404370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3</w:t>
      </w:r>
      <w:r w:rsidRPr="003E5F64">
        <w:rPr>
          <w:rFonts w:ascii="Calibri Light" w:eastAsia="Times New Roman" w:hAnsi="Calibri Light" w:cs="Times New Roman"/>
          <w:noProof/>
        </w:rPr>
        <w:t>(6), 311–317. http://doi.org/10.1016/j.tree.2008.02.007</w:t>
      </w:r>
    </w:p>
    <w:p w14:paraId="70C0996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Urban, M. C., &amp; Skelly, D. K. (2006). Evolving Metacommunities: Toward an Evolutionary Perspective on Metacommunitie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7</w:t>
      </w:r>
      <w:r w:rsidRPr="003E5F64">
        <w:rPr>
          <w:rFonts w:ascii="Calibri Light" w:eastAsia="Times New Roman" w:hAnsi="Calibri Light" w:cs="Times New Roman"/>
          <w:noProof/>
        </w:rPr>
        <w:t>(7), 1616–1626.</w:t>
      </w:r>
    </w:p>
    <w:p w14:paraId="27CA00A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ance, R. R. (1984). Interference Competition and the Coexistence of Two Competitors on a Single Limiting Resource.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65</w:t>
      </w:r>
      <w:r w:rsidRPr="003E5F64">
        <w:rPr>
          <w:rFonts w:ascii="Calibri Light" w:eastAsia="Times New Roman" w:hAnsi="Calibri Light" w:cs="Times New Roman"/>
          <w:noProof/>
        </w:rPr>
        <w:t>(5), 1349–1357.</w:t>
      </w:r>
    </w:p>
    <w:p w14:paraId="0B87C07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ellend, M. (2016). </w:t>
      </w:r>
      <w:r w:rsidRPr="003E5F64">
        <w:rPr>
          <w:rFonts w:ascii="Calibri Light" w:eastAsia="Times New Roman" w:hAnsi="Calibri Light" w:cs="Times New Roman"/>
          <w:i/>
          <w:iCs/>
          <w:noProof/>
        </w:rPr>
        <w:t>The Theory of Ecological Communities</w:t>
      </w:r>
      <w:r w:rsidRPr="003E5F64">
        <w:rPr>
          <w:rFonts w:ascii="Calibri Light" w:eastAsia="Times New Roman" w:hAnsi="Calibri Light" w:cs="Times New Roman"/>
          <w:noProof/>
        </w:rPr>
        <w:t>. Princeton University Press. http://doi.org/10.1016/S0074-6142(05)80002-6</w:t>
      </w:r>
    </w:p>
    <w:p w14:paraId="71EE643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ellend, M., &amp; Geber, M. A. (2005). Connections between species diversity and genetic diversity.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w:t>
      </w:r>
      <w:r w:rsidRPr="003E5F64">
        <w:rPr>
          <w:rFonts w:ascii="Calibri Light" w:eastAsia="Times New Roman" w:hAnsi="Calibri Light" w:cs="Times New Roman"/>
          <w:noProof/>
        </w:rPr>
        <w:t>(7), 767–781. http://doi.org/10.1111/j.1461-0248.2005.00775.x</w:t>
      </w:r>
    </w:p>
    <w:p w14:paraId="6188C3BD"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3E5F64">
        <w:rPr>
          <w:rFonts w:ascii="Calibri Light" w:eastAsia="Times New Roman" w:hAnsi="Calibri Light" w:cs="Times New Roman"/>
          <w:i/>
          <w:iCs/>
          <w:noProof/>
        </w:rPr>
        <w:t>Journal of Evolutionary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4</w:t>
      </w:r>
      <w:r w:rsidRPr="003E5F64">
        <w:rPr>
          <w:rFonts w:ascii="Calibri Light" w:eastAsia="Times New Roman" w:hAnsi="Calibri Light" w:cs="Times New Roman"/>
          <w:noProof/>
        </w:rPr>
        <w:t>(11), 2485–2495. http://doi.org/10.1111/j.1420-9101.2011.02376.x</w:t>
      </w:r>
    </w:p>
    <w:p w14:paraId="56CA176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7</w:t>
      </w:r>
      <w:r w:rsidRPr="003E5F64">
        <w:rPr>
          <w:rFonts w:ascii="Calibri Light" w:eastAsia="Times New Roman" w:hAnsi="Calibri Light" w:cs="Times New Roman"/>
          <w:noProof/>
        </w:rPr>
        <w:t>(4), 244–252. http://doi.org/10.1016/j.tree.2011.11.014</w:t>
      </w:r>
    </w:p>
    <w:p w14:paraId="21F1B4C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axman, D., &amp; Gavrilets, S. (2005). 20 Questions on Adaptive Dynamics. </w:t>
      </w:r>
      <w:r w:rsidRPr="003E5F64">
        <w:rPr>
          <w:rFonts w:ascii="Calibri Light" w:eastAsia="Times New Roman" w:hAnsi="Calibri Light" w:cs="Times New Roman"/>
          <w:i/>
          <w:iCs/>
          <w:noProof/>
        </w:rPr>
        <w:t>Journal of Evolutionary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5), 1139–1154. http://doi.org/10.1111/j.1420-9101.2005.00948.x</w:t>
      </w:r>
    </w:p>
    <w:p w14:paraId="50B0D34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2</w:t>
      </w:r>
      <w:r w:rsidRPr="003E5F64">
        <w:rPr>
          <w:rFonts w:ascii="Calibri Light" w:eastAsia="Times New Roman" w:hAnsi="Calibri Light" w:cs="Times New Roman"/>
          <w:noProof/>
        </w:rPr>
        <w:t>(4), 291–304. http://doi.org/10.1016/j.tree.2017.01.003</w:t>
      </w:r>
    </w:p>
    <w:p w14:paraId="2AA6A30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3E5F64">
        <w:rPr>
          <w:rFonts w:ascii="Calibri Light" w:eastAsia="Times New Roman" w:hAnsi="Calibri Light" w:cs="Times New Roman"/>
          <w:i/>
          <w:iCs/>
          <w:noProof/>
        </w:rPr>
        <w:t>Nature reviews. Genetic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w:t>
      </w:r>
      <w:r w:rsidRPr="003E5F64">
        <w:rPr>
          <w:rFonts w:ascii="Calibri Light" w:eastAsia="Times New Roman" w:hAnsi="Calibri Light" w:cs="Times New Roman"/>
          <w:noProof/>
        </w:rPr>
        <w:t>(7), 510–523. http://doi.org/10.1038/nrg1877</w:t>
      </w:r>
    </w:p>
    <w:p w14:paraId="55C9725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ilkinson, D. M. (1999). The Disturbing History of Intermediate Disturbance. </w:t>
      </w:r>
      <w:r w:rsidRPr="003E5F64">
        <w:rPr>
          <w:rFonts w:ascii="Calibri Light" w:eastAsia="Times New Roman" w:hAnsi="Calibri Light" w:cs="Times New Roman"/>
          <w:i/>
          <w:iCs/>
          <w:noProof/>
        </w:rPr>
        <w:t>Oiko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4</w:t>
      </w:r>
      <w:r w:rsidRPr="003E5F64">
        <w:rPr>
          <w:rFonts w:ascii="Calibri Light" w:eastAsia="Times New Roman" w:hAnsi="Calibri Light" w:cs="Times New Roman"/>
          <w:noProof/>
        </w:rPr>
        <w:t>(1), 145–147.</w:t>
      </w:r>
    </w:p>
    <w:p w14:paraId="2C34B79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illiams, G. C. (1966). Natural Selection, the Costs of Reproduction, and a Refinement of </w:t>
      </w:r>
      <w:r w:rsidRPr="003E5F64">
        <w:rPr>
          <w:rFonts w:ascii="Calibri Light" w:eastAsia="Times New Roman" w:hAnsi="Calibri Light" w:cs="Times New Roman"/>
          <w:noProof/>
        </w:rPr>
        <w:lastRenderedPageBreak/>
        <w:t xml:space="preserve">Lack’s Principle.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0</w:t>
      </w:r>
      <w:r w:rsidRPr="003E5F64">
        <w:rPr>
          <w:rFonts w:ascii="Calibri Light" w:eastAsia="Times New Roman" w:hAnsi="Calibri Light" w:cs="Times New Roman"/>
          <w:noProof/>
        </w:rPr>
        <w:t>(916), 687–690.</w:t>
      </w:r>
    </w:p>
    <w:p w14:paraId="7D7508D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hAnsi="Calibri Light"/>
          <w:noProof/>
        </w:rPr>
      </w:pPr>
      <w:r w:rsidRPr="003E5F64">
        <w:rPr>
          <w:rFonts w:ascii="Calibri Light" w:eastAsia="Times New Roman" w:hAnsi="Calibri Light" w:cs="Times New Roman"/>
          <w:noProof/>
        </w:rPr>
        <w:t xml:space="preserve">Wilson, J. B. (1994). The “Intermediate Disturbance Hypothesis” of species coexistance is based on patch dynamics. </w:t>
      </w:r>
      <w:r w:rsidRPr="003E5F64">
        <w:rPr>
          <w:rFonts w:ascii="Calibri Light" w:eastAsia="Times New Roman" w:hAnsi="Calibri Light" w:cs="Times New Roman"/>
          <w:i/>
          <w:iCs/>
          <w:noProof/>
        </w:rPr>
        <w:t>New Zealand Journal of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2), 176–181. http://doi.org/10.1093/plankt/23.10.1147</w:t>
      </w:r>
    </w:p>
    <w:p w14:paraId="29D45F8D" w14:textId="5DCCD803" w:rsidR="00B304BF" w:rsidRPr="008F5CC9" w:rsidRDefault="00117284" w:rsidP="003E5F64">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sectPr w:rsidR="00B304BF" w:rsidRPr="008F5CC9"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F13517" w:rsidRDefault="00F13517">
      <w:pPr>
        <w:pStyle w:val="CommentText"/>
      </w:pPr>
      <w:r>
        <w:rPr>
          <w:rStyle w:val="CommentReference"/>
        </w:rPr>
        <w:annotationRef/>
      </w:r>
      <w:r>
        <w:t>Ayana:</w:t>
      </w:r>
    </w:p>
    <w:p w14:paraId="27E09187"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6D3BB045" w14:textId="77777777" w:rsidR="00F13517" w:rsidRPr="00D13F3C" w:rsidRDefault="00F13517" w:rsidP="00D13F3C">
      <w:pPr>
        <w:spacing w:line="240" w:lineRule="auto"/>
        <w:rPr>
          <w:rFonts w:ascii="Arial" w:eastAsia="Times New Roman" w:hAnsi="Arial" w:cs="Arial"/>
          <w:color w:val="222222"/>
          <w:sz w:val="20"/>
          <w:szCs w:val="20"/>
          <w:lang w:val="en-US"/>
        </w:rPr>
      </w:pPr>
    </w:p>
    <w:p w14:paraId="25E64B2B"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0EDE6D17" w14:textId="77777777" w:rsidR="00F13517" w:rsidRPr="00D13F3C" w:rsidRDefault="00F13517" w:rsidP="00D13F3C">
      <w:pPr>
        <w:spacing w:line="240" w:lineRule="auto"/>
        <w:rPr>
          <w:rFonts w:ascii="Arial" w:eastAsia="Times New Roman" w:hAnsi="Arial" w:cs="Arial"/>
          <w:color w:val="222222"/>
          <w:sz w:val="20"/>
          <w:szCs w:val="20"/>
          <w:lang w:val="en-US"/>
        </w:rPr>
      </w:pPr>
    </w:p>
    <w:p w14:paraId="060BD53D"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0F003C63"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F13517" w:rsidRPr="00D13F3C" w:rsidRDefault="00F13517"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p w14:paraId="641D09E8" w14:textId="77777777" w:rsidR="00F13517" w:rsidRDefault="00F13517">
      <w:pPr>
        <w:pStyle w:val="CommentText"/>
      </w:pPr>
    </w:p>
  </w:comment>
  <w:comment w:id="2" w:author="LUISA NOVARA MONCLAR GONÇALVES" w:date="2017-07-10T20:43:00Z" w:initials="LNMG">
    <w:p w14:paraId="7CD830AA" w14:textId="39864F6F" w:rsidR="00F13517" w:rsidRDefault="00F13517">
      <w:pPr>
        <w:pStyle w:val="CommentText"/>
      </w:pPr>
      <w:r>
        <w:rPr>
          <w:rStyle w:val="CommentReference"/>
        </w:rPr>
        <w:annotationRef/>
      </w:r>
      <w:r>
        <w:t>Ayana:</w:t>
      </w:r>
    </w:p>
    <w:p w14:paraId="6DEC42B0" w14:textId="77777777" w:rsidR="00F13517" w:rsidRPr="000C04BF" w:rsidRDefault="00F13517"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p w14:paraId="1C0CFE59" w14:textId="77777777" w:rsidR="00F13517" w:rsidRDefault="00F13517">
      <w:pPr>
        <w:pStyle w:val="CommentText"/>
      </w:pPr>
    </w:p>
  </w:comment>
  <w:comment w:id="3" w:author="LUISA NOVARA MONCLAR GONÇALVES" w:date="2017-07-11T02:50:00Z" w:initials="LNMG">
    <w:p w14:paraId="3BD6D462" w14:textId="6777900A" w:rsidR="00F13517" w:rsidRDefault="00F13517">
      <w:pPr>
        <w:pStyle w:val="CommentText"/>
      </w:pPr>
      <w:r>
        <w:rPr>
          <w:rStyle w:val="CommentReference"/>
        </w:rPr>
        <w:annotationRef/>
      </w:r>
      <w:r>
        <w:t>Luanne: por que isso dentre outras coisas que poderiam representar a longevidade?</w:t>
      </w:r>
    </w:p>
  </w:comment>
  <w:comment w:id="4" w:author="LUISA NOVARA MONCLAR GONÇALVES" w:date="2017-07-11T02:55:00Z" w:initials="LNMG">
    <w:p w14:paraId="6FCAAD8B" w14:textId="426C295D" w:rsidR="00F13517" w:rsidRDefault="00F13517">
      <w:pPr>
        <w:pStyle w:val="CommentText"/>
      </w:pPr>
      <w:r>
        <w:rPr>
          <w:rStyle w:val="CommentReference"/>
        </w:rPr>
        <w:annotationRef/>
      </w:r>
      <w:r>
        <w:t>Luanne: deixar resposta pronta caso perguntem pq fixei o número de gametas masculinos.</w:t>
      </w:r>
    </w:p>
  </w:comment>
  <w:comment w:id="5" w:author="LUISA NOVARA MONCLAR GONÇALVES" w:date="2017-07-11T02:59:00Z" w:initials="LNMG">
    <w:p w14:paraId="3A56B5FE" w14:textId="646692B8" w:rsidR="00F13517" w:rsidRDefault="00F13517">
      <w:pPr>
        <w:pStyle w:val="CommentText"/>
      </w:pPr>
      <w:r>
        <w:rPr>
          <w:rStyle w:val="CommentReference"/>
        </w:rPr>
        <w:annotationRef/>
      </w:r>
      <w:r>
        <w:t>Luanne: inserir info sobre riqueza de florestas temperadas.</w:t>
      </w:r>
    </w:p>
  </w:comment>
  <w:comment w:id="6" w:author="LUISA NOVARA MONCLAR GONÇALVES" w:date="2017-07-11T03:00:00Z" w:initials="LNMG">
    <w:p w14:paraId="217F6216" w14:textId="3A12C8C0" w:rsidR="00F13517" w:rsidRDefault="00F13517">
      <w:pPr>
        <w:pStyle w:val="CommentText"/>
      </w:pPr>
      <w:r>
        <w:rPr>
          <w:rStyle w:val="CommentReference"/>
        </w:rPr>
        <w:annotationRef/>
      </w:r>
      <w:r>
        <w:t>Luanne: porque esta espécie? Sua produção é alta?</w:t>
      </w:r>
    </w:p>
  </w:comment>
  <w:comment w:id="7" w:author="LUISA NOVARA MONCLAR GONÇALVES" w:date="2017-07-11T19:19:00Z" w:initials="LNMG">
    <w:p w14:paraId="332FE158" w14:textId="39BFE3F7" w:rsidR="00F13517" w:rsidRDefault="00F13517">
      <w:pPr>
        <w:pStyle w:val="CommentText"/>
      </w:pPr>
      <w:r>
        <w:rPr>
          <w:rStyle w:val="CommentReference"/>
        </w:rPr>
        <w:annotationRef/>
      </w:r>
      <w:r>
        <w:t>Ale: mudar o nome</w:t>
      </w:r>
    </w:p>
  </w:comment>
  <w:comment w:id="8" w:author="LUISA NOVARA MONCLAR GONÇALVES" w:date="2017-07-12T17:58:00Z" w:initials="LNMG">
    <w:p w14:paraId="47790B98" w14:textId="3D4FF305" w:rsidR="00C0716E" w:rsidRDefault="00C0716E">
      <w:pPr>
        <w:pStyle w:val="CommentText"/>
      </w:pPr>
      <w:r>
        <w:rPr>
          <w:rStyle w:val="CommentReference"/>
        </w:rPr>
        <w:annotationRef/>
      </w:r>
      <w:r>
        <w:t>No final das contas, eu só usei o distúrbio como preditora!</w:t>
      </w:r>
    </w:p>
  </w:comment>
  <w:comment w:id="9" w:author="LUISA NOVARA MONCLAR GONÇALVES" w:date="2017-07-12T18:01:00Z" w:initials="LNMG">
    <w:p w14:paraId="6BD8C94D" w14:textId="7D285945" w:rsidR="00F032A4" w:rsidRDefault="00F032A4">
      <w:pPr>
        <w:pStyle w:val="CommentText"/>
      </w:pPr>
      <w:r>
        <w:rPr>
          <w:rStyle w:val="CommentReference"/>
        </w:rPr>
        <w:annotationRef/>
      </w:r>
      <w:r>
        <w:t>Mostrar que as distribuições eram assimétricas?</w:t>
      </w:r>
    </w:p>
  </w:comment>
  <w:comment w:id="10" w:author="LUISA NOVARA MONCLAR GONÇALVES" w:date="2017-07-11T23:08:00Z" w:initials="LNMG">
    <w:p w14:paraId="6E5F2121" w14:textId="05F58E21" w:rsidR="00F13517" w:rsidRDefault="00F13517">
      <w:pPr>
        <w:pStyle w:val="CommentText"/>
      </w:pPr>
      <w:r>
        <w:rPr>
          <w:rStyle w:val="CommentReference"/>
        </w:rPr>
        <w:annotationRef/>
      </w:r>
      <w:r>
        <w:t>Luanne: o q ser isso?</w:t>
      </w:r>
    </w:p>
  </w:comment>
  <w:comment w:id="12" w:author="Alexandre Adalardo de Oliveira" w:date="2017-06-30T15:29:00Z" w:initials="AO">
    <w:p w14:paraId="4CC4328B" w14:textId="77777777" w:rsidR="00F13517" w:rsidRDefault="00F13517" w:rsidP="00085C73">
      <w:r>
        <w:rPr>
          <w:rFonts w:ascii="Calibri" w:hAnsi="Calibri"/>
          <w:sz w:val="20"/>
        </w:rPr>
        <w:t>Poderia fazer um paralelo com as estrateǵias aquisitivas e conservativas. Sei que parece muito do mesmo, mas está na moda e você precisa colocar em contextos atuais, por exemplo o espectro de economia foliar….</w:t>
      </w:r>
    </w:p>
    <w:p w14:paraId="1DD3DEB5" w14:textId="77777777" w:rsidR="00F13517" w:rsidRDefault="00F13517" w:rsidP="00085C73"/>
  </w:comment>
  <w:comment w:id="13" w:author="Alexandre Adalardo de Oliveira" w:date="2017-06-30T15:31:00Z" w:initials="AO">
    <w:p w14:paraId="641381EB" w14:textId="77777777" w:rsidR="00F13517" w:rsidRDefault="00F13517" w:rsidP="00085C73">
      <w:r>
        <w:rPr>
          <w:rFonts w:ascii="Calibri" w:hAnsi="Calibri"/>
          <w:sz w:val="20"/>
        </w:rPr>
        <w:t>Estratégia aquisitiva!</w:t>
      </w:r>
    </w:p>
  </w:comment>
  <w:comment w:id="14" w:author="LUISA NOVARA MONCLAR GONÇALVES" w:date="2017-07-12T00:49:00Z" w:initials="LNMG">
    <w:p w14:paraId="7D664997" w14:textId="0B41BB5A" w:rsidR="00F13517" w:rsidRDefault="00F13517">
      <w:pPr>
        <w:pStyle w:val="CommentText"/>
      </w:pPr>
      <w:r>
        <w:rPr>
          <w:rStyle w:val="CommentReference"/>
        </w:rPr>
        <w:annotationRef/>
      </w:r>
      <w:r>
        <w:t>Luanne: mas por que ela aumentou tão rápido?</w:t>
      </w:r>
    </w:p>
  </w:comment>
  <w:comment w:id="15" w:author="LUISA NOVARA MONCLAR GONÇALVES" w:date="2017-07-12T01:56:00Z" w:initials="LNMG">
    <w:p w14:paraId="46929DFD" w14:textId="34C757EF" w:rsidR="00F13517" w:rsidRDefault="00F13517">
      <w:pPr>
        <w:pStyle w:val="CommentText"/>
      </w:pPr>
      <w:r>
        <w:rPr>
          <w:rStyle w:val="CommentReference"/>
        </w:rPr>
        <w:annotationRef/>
      </w:r>
      <w:r>
        <w:t>Luanne: ainda que a interpretação seja diferente, o que ocorreu ocorreu.</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3BD6D462" w15:done="0"/>
  <w15:commentEx w15:paraId="6FCAAD8B" w15:done="0"/>
  <w15:commentEx w15:paraId="3A56B5FE" w15:done="0"/>
  <w15:commentEx w15:paraId="217F6216" w15:done="0"/>
  <w15:commentEx w15:paraId="332FE158" w15:done="0"/>
  <w15:commentEx w15:paraId="47790B98" w15:done="0"/>
  <w15:commentEx w15:paraId="6BD8C94D" w15:done="0"/>
  <w15:commentEx w15:paraId="6E5F2121" w15:done="0"/>
  <w15:commentEx w15:paraId="1DD3DEB5" w15:done="0"/>
  <w15:commentEx w15:paraId="641381EB" w15:done="0"/>
  <w15:commentEx w15:paraId="7D664997"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067CC5" w14:textId="77777777" w:rsidR="00524CC5" w:rsidRDefault="00524CC5" w:rsidP="000C2B71">
      <w:pPr>
        <w:spacing w:line="240" w:lineRule="auto"/>
      </w:pPr>
      <w:r>
        <w:separator/>
      </w:r>
    </w:p>
  </w:endnote>
  <w:endnote w:type="continuationSeparator" w:id="0">
    <w:p w14:paraId="5106FADF" w14:textId="77777777" w:rsidR="00524CC5" w:rsidRDefault="00524CC5"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CE538" w14:textId="77777777" w:rsidR="00524CC5" w:rsidRDefault="00524CC5" w:rsidP="000C2B71">
      <w:pPr>
        <w:spacing w:line="240" w:lineRule="auto"/>
      </w:pPr>
      <w:r>
        <w:separator/>
      </w:r>
    </w:p>
  </w:footnote>
  <w:footnote w:type="continuationSeparator" w:id="0">
    <w:p w14:paraId="41575E79" w14:textId="77777777" w:rsidR="00524CC5" w:rsidRDefault="00524CC5" w:rsidP="000C2B71">
      <w:pPr>
        <w:spacing w:line="240" w:lineRule="auto"/>
      </w:pPr>
      <w:r>
        <w:continuationSeparator/>
      </w:r>
    </w:p>
  </w:footnote>
  <w:footnote w:id="1">
    <w:p w14:paraId="02FDB377" w14:textId="3C362CBA" w:rsidR="00F13517" w:rsidRPr="00673AA7" w:rsidRDefault="00F13517"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008F7C63"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w:t>
      </w:r>
      <w:r w:rsidR="00652FDD" w:rsidRPr="00673AA7">
        <w:rPr>
          <w:rFonts w:asciiTheme="majorHAnsi" w:hAnsiTheme="majorHAnsi"/>
          <w:sz w:val="22"/>
          <w:szCs w:val="22"/>
        </w:rPr>
        <w:t>sempenho de um indivíduo (ou</w:t>
      </w:r>
      <w:r w:rsidRPr="00673AA7">
        <w:rPr>
          <w:rFonts w:asciiTheme="majorHAnsi" w:hAnsiTheme="majorHAnsi"/>
          <w:sz w:val="22"/>
          <w:szCs w:val="22"/>
        </w:rPr>
        <w:t xml:space="preserve"> outra unidade replicante) em se reproduzir e sobreviver (</w:t>
      </w:r>
      <w:r w:rsidR="002F2CFA"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F13517" w:rsidRPr="00F4652D" w:rsidRDefault="00F13517"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sidR="00EF60AE">
        <w:rPr>
          <w:rFonts w:asciiTheme="majorHAnsi" w:hAnsiTheme="majorHAnsi"/>
          <w:sz w:val="22"/>
          <w:szCs w:val="22"/>
        </w:rPr>
        <w:t>s poderiam ser considerados</w:t>
      </w:r>
      <w:r w:rsidRPr="00F4652D">
        <w:rPr>
          <w:rFonts w:asciiTheme="majorHAnsi" w:hAnsiTheme="majorHAnsi"/>
          <w:sz w:val="22"/>
          <w:szCs w:val="22"/>
        </w:rPr>
        <w:t xml:space="preserve"> competidores </w:t>
      </w:r>
      <w:r w:rsidR="00EF60AE">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F13517" w:rsidRPr="000D627E" w:rsidRDefault="00F13517"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sidR="00752FFD">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F13517" w:rsidRPr="00BE056C" w:rsidRDefault="00F13517"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sidR="0079663D">
        <w:rPr>
          <w:rFonts w:asciiTheme="majorHAnsi" w:hAnsiTheme="majorHAnsi" w:cs="Times New Roman"/>
          <w:color w:val="000000" w:themeColor="text1"/>
          <w:sz w:val="22"/>
          <w:szCs w:val="22"/>
        </w:rPr>
        <w:t>, e ambos podem ser decorrentes da ocorrência de distúrbios (a</w:t>
      </w:r>
      <w:r w:rsidR="009E0B93">
        <w:rPr>
          <w:rFonts w:asciiTheme="majorHAnsi" w:hAnsiTheme="majorHAnsi" w:cs="Times New Roman"/>
          <w:color w:val="000000" w:themeColor="text1"/>
          <w:sz w:val="22"/>
          <w:szCs w:val="22"/>
        </w:rPr>
        <w:t xml:space="preserve"> depender de sua natureza/origem</w:t>
      </w:r>
      <w:r w:rsidR="0079663D">
        <w:rPr>
          <w:rFonts w:asciiTheme="majorHAnsi" w:hAnsiTheme="majorHAnsi" w:cs="Times New Roman"/>
          <w:color w:val="000000" w:themeColor="text1"/>
          <w:sz w:val="22"/>
          <w:szCs w:val="22"/>
        </w:rPr>
        <w:t>). M</w:t>
      </w:r>
      <w:r>
        <w:rPr>
          <w:rFonts w:asciiTheme="majorHAnsi" w:hAnsiTheme="majorHAnsi" w:cs="Times New Roman"/>
          <w:color w:val="000000" w:themeColor="text1"/>
          <w:sz w:val="22"/>
          <w:szCs w:val="22"/>
        </w:rPr>
        <w:t xml:space="preserve">odelos demográficos que incluíram explicitamente flutuações na sobrevivência ou na fecundidade dos indivíduos </w:t>
      </w:r>
      <w:r w:rsidR="00501EAC">
        <w:rPr>
          <w:rFonts w:asciiTheme="majorHAnsi" w:hAnsiTheme="majorHAnsi" w:cs="Times New Roman"/>
          <w:color w:val="000000" w:themeColor="text1"/>
          <w:sz w:val="22"/>
          <w:szCs w:val="22"/>
        </w:rPr>
        <w:t>levaram</w:t>
      </w:r>
      <w:r>
        <w:rPr>
          <w:rFonts w:asciiTheme="majorHAnsi" w:hAnsiTheme="majorHAnsi" w:cs="Times New Roman"/>
          <w:color w:val="000000" w:themeColor="text1"/>
          <w:sz w:val="22"/>
          <w:szCs w:val="22"/>
        </w:rPr>
        <w:t xml:space="preserve"> a resultados diferentes</w:t>
      </w:r>
      <w:r w:rsidR="003B6C40">
        <w:rPr>
          <w:rFonts w:asciiTheme="majorHAnsi" w:hAnsiTheme="majorHAnsi" w:cs="Times New Roman"/>
          <w:color w:val="000000" w:themeColor="text1"/>
          <w:sz w:val="22"/>
          <w:szCs w:val="22"/>
        </w:rPr>
        <w:t xml:space="preserve"> daqueles que caracterizaram o distúrbio como aumento na mortalidade média</w:t>
      </w:r>
      <w:r>
        <w:rPr>
          <w:rFonts w:asciiTheme="majorHAnsi" w:hAnsiTheme="majorHAnsi" w:cs="Times New Roman"/>
          <w:color w:val="000000" w:themeColor="text1"/>
          <w:sz w:val="22"/>
          <w:szCs w:val="22"/>
        </w:rPr>
        <w:t xml:space="preserv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23DD0" w:rsidRPr="00623DD0" w:rsidRDefault="00623DD0"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r w:rsidRPr="00623DD0">
        <w:rPr>
          <w:rFonts w:asciiTheme="majorHAnsi" w:hAnsiTheme="majorHAnsi"/>
          <w:color w:val="000000" w:themeColor="text1"/>
          <w:sz w:val="22"/>
          <w:szCs w:val="22"/>
        </w:rPr>
        <w:t>.</w:t>
      </w:r>
    </w:p>
  </w:footnote>
  <w:footnote w:id="6">
    <w:p w14:paraId="544F9CE7" w14:textId="40644ED1" w:rsidR="00F13517" w:rsidRPr="005639F8" w:rsidRDefault="00F13517"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00B45105">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F13517" w:rsidRPr="00592DA1" w:rsidRDefault="00F13517"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sidR="00B221AF">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F13517" w:rsidRPr="001C0ED8" w:rsidRDefault="00F13517"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F13517" w:rsidRDefault="00F13517"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13517" w:rsidRPr="00A16239" w:rsidRDefault="00F13517"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3943"/>
    <w:rsid w:val="00043B37"/>
    <w:rsid w:val="0004440B"/>
    <w:rsid w:val="00050D46"/>
    <w:rsid w:val="000511F0"/>
    <w:rsid w:val="00060C6B"/>
    <w:rsid w:val="0006269D"/>
    <w:rsid w:val="000657CD"/>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C24C4"/>
    <w:rsid w:val="001C5F4F"/>
    <w:rsid w:val="001D0869"/>
    <w:rsid w:val="001D5D1F"/>
    <w:rsid w:val="001E3877"/>
    <w:rsid w:val="001E4399"/>
    <w:rsid w:val="001E5912"/>
    <w:rsid w:val="001E7161"/>
    <w:rsid w:val="001F3950"/>
    <w:rsid w:val="001F4239"/>
    <w:rsid w:val="00204ADA"/>
    <w:rsid w:val="00205EF8"/>
    <w:rsid w:val="0021257E"/>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812D5"/>
    <w:rsid w:val="00282D2A"/>
    <w:rsid w:val="00284545"/>
    <w:rsid w:val="0028471C"/>
    <w:rsid w:val="002934A1"/>
    <w:rsid w:val="00295F4C"/>
    <w:rsid w:val="00296FB3"/>
    <w:rsid w:val="002A5BC2"/>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1CB0"/>
    <w:rsid w:val="002F2CFA"/>
    <w:rsid w:val="002F34A1"/>
    <w:rsid w:val="002F6813"/>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53244"/>
    <w:rsid w:val="00355D8C"/>
    <w:rsid w:val="00356D58"/>
    <w:rsid w:val="00360ED4"/>
    <w:rsid w:val="003614B3"/>
    <w:rsid w:val="003675D3"/>
    <w:rsid w:val="00367B88"/>
    <w:rsid w:val="00370695"/>
    <w:rsid w:val="00376298"/>
    <w:rsid w:val="0037683A"/>
    <w:rsid w:val="003845F8"/>
    <w:rsid w:val="00385C0F"/>
    <w:rsid w:val="00386730"/>
    <w:rsid w:val="00391C15"/>
    <w:rsid w:val="00391C50"/>
    <w:rsid w:val="00392C6A"/>
    <w:rsid w:val="00395D24"/>
    <w:rsid w:val="00395DEF"/>
    <w:rsid w:val="003B2211"/>
    <w:rsid w:val="003B4C83"/>
    <w:rsid w:val="003B5F06"/>
    <w:rsid w:val="003B6C40"/>
    <w:rsid w:val="003C2250"/>
    <w:rsid w:val="003C258D"/>
    <w:rsid w:val="003C2771"/>
    <w:rsid w:val="003D3ACB"/>
    <w:rsid w:val="003D7A5E"/>
    <w:rsid w:val="003E5F64"/>
    <w:rsid w:val="003E64F1"/>
    <w:rsid w:val="004004AD"/>
    <w:rsid w:val="004008A8"/>
    <w:rsid w:val="004043CE"/>
    <w:rsid w:val="00404C04"/>
    <w:rsid w:val="004061DE"/>
    <w:rsid w:val="00407EB7"/>
    <w:rsid w:val="004101F3"/>
    <w:rsid w:val="00410513"/>
    <w:rsid w:val="004113D7"/>
    <w:rsid w:val="00411550"/>
    <w:rsid w:val="00411E24"/>
    <w:rsid w:val="004155A9"/>
    <w:rsid w:val="00417272"/>
    <w:rsid w:val="004205BD"/>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42BC"/>
    <w:rsid w:val="00494B2C"/>
    <w:rsid w:val="00495093"/>
    <w:rsid w:val="00497960"/>
    <w:rsid w:val="004A5900"/>
    <w:rsid w:val="004B02FE"/>
    <w:rsid w:val="004B0F9B"/>
    <w:rsid w:val="004B3553"/>
    <w:rsid w:val="004B3BD8"/>
    <w:rsid w:val="004B4DAF"/>
    <w:rsid w:val="004B6143"/>
    <w:rsid w:val="004C0AB9"/>
    <w:rsid w:val="004C16DC"/>
    <w:rsid w:val="004C6929"/>
    <w:rsid w:val="004D088B"/>
    <w:rsid w:val="004D10BF"/>
    <w:rsid w:val="004D33FD"/>
    <w:rsid w:val="004D3CED"/>
    <w:rsid w:val="004D5F0D"/>
    <w:rsid w:val="004F0A51"/>
    <w:rsid w:val="004F122A"/>
    <w:rsid w:val="004F31D8"/>
    <w:rsid w:val="005013AF"/>
    <w:rsid w:val="00501EAC"/>
    <w:rsid w:val="005103A1"/>
    <w:rsid w:val="005146FF"/>
    <w:rsid w:val="005215EE"/>
    <w:rsid w:val="00522D29"/>
    <w:rsid w:val="00523437"/>
    <w:rsid w:val="0052391B"/>
    <w:rsid w:val="00524CC5"/>
    <w:rsid w:val="005326EF"/>
    <w:rsid w:val="00533CF8"/>
    <w:rsid w:val="00536D26"/>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7C8B"/>
    <w:rsid w:val="0059123E"/>
    <w:rsid w:val="00591339"/>
    <w:rsid w:val="00595BC0"/>
    <w:rsid w:val="005A1B52"/>
    <w:rsid w:val="005A2447"/>
    <w:rsid w:val="005A35AE"/>
    <w:rsid w:val="005A45DD"/>
    <w:rsid w:val="005A535B"/>
    <w:rsid w:val="005A635F"/>
    <w:rsid w:val="005B14C0"/>
    <w:rsid w:val="005B2A8F"/>
    <w:rsid w:val="005B68A5"/>
    <w:rsid w:val="005B79FD"/>
    <w:rsid w:val="005C2211"/>
    <w:rsid w:val="005C471B"/>
    <w:rsid w:val="005C4819"/>
    <w:rsid w:val="005C4FF0"/>
    <w:rsid w:val="00612D86"/>
    <w:rsid w:val="006179B0"/>
    <w:rsid w:val="00620136"/>
    <w:rsid w:val="00623DD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FEF"/>
    <w:rsid w:val="00673AA7"/>
    <w:rsid w:val="00674395"/>
    <w:rsid w:val="00676FC0"/>
    <w:rsid w:val="006773B1"/>
    <w:rsid w:val="00677C77"/>
    <w:rsid w:val="00690981"/>
    <w:rsid w:val="00692FA1"/>
    <w:rsid w:val="006957E6"/>
    <w:rsid w:val="006A0F0C"/>
    <w:rsid w:val="006A1634"/>
    <w:rsid w:val="006A4B96"/>
    <w:rsid w:val="006A69E2"/>
    <w:rsid w:val="006B0E89"/>
    <w:rsid w:val="006B14A8"/>
    <w:rsid w:val="006C5922"/>
    <w:rsid w:val="006C7C76"/>
    <w:rsid w:val="006D244C"/>
    <w:rsid w:val="006D2756"/>
    <w:rsid w:val="006D5BC4"/>
    <w:rsid w:val="006E517B"/>
    <w:rsid w:val="006E5D79"/>
    <w:rsid w:val="006E6EFD"/>
    <w:rsid w:val="0070089E"/>
    <w:rsid w:val="00702A4A"/>
    <w:rsid w:val="0070363F"/>
    <w:rsid w:val="00713750"/>
    <w:rsid w:val="00715BD0"/>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AF4"/>
    <w:rsid w:val="00827183"/>
    <w:rsid w:val="00830E2A"/>
    <w:rsid w:val="00833E0F"/>
    <w:rsid w:val="00847014"/>
    <w:rsid w:val="00851806"/>
    <w:rsid w:val="00854C0B"/>
    <w:rsid w:val="00854D87"/>
    <w:rsid w:val="00857AA0"/>
    <w:rsid w:val="00862D59"/>
    <w:rsid w:val="0086717B"/>
    <w:rsid w:val="008702FC"/>
    <w:rsid w:val="008712EF"/>
    <w:rsid w:val="008718DD"/>
    <w:rsid w:val="00871BD8"/>
    <w:rsid w:val="00885646"/>
    <w:rsid w:val="008856EC"/>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3201"/>
    <w:rsid w:val="00913838"/>
    <w:rsid w:val="00916238"/>
    <w:rsid w:val="009171E6"/>
    <w:rsid w:val="0092052C"/>
    <w:rsid w:val="00932DB0"/>
    <w:rsid w:val="00937F95"/>
    <w:rsid w:val="0094609C"/>
    <w:rsid w:val="00946D98"/>
    <w:rsid w:val="00955E6D"/>
    <w:rsid w:val="00956C3F"/>
    <w:rsid w:val="009642A6"/>
    <w:rsid w:val="009655F4"/>
    <w:rsid w:val="00966A87"/>
    <w:rsid w:val="00971BFC"/>
    <w:rsid w:val="00972CB9"/>
    <w:rsid w:val="009763D2"/>
    <w:rsid w:val="00980F59"/>
    <w:rsid w:val="00982FBA"/>
    <w:rsid w:val="00986EAA"/>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F30"/>
    <w:rsid w:val="009E31E9"/>
    <w:rsid w:val="009E3916"/>
    <w:rsid w:val="009E4037"/>
    <w:rsid w:val="009E4807"/>
    <w:rsid w:val="009F32C0"/>
    <w:rsid w:val="009F4D84"/>
    <w:rsid w:val="00A02035"/>
    <w:rsid w:val="00A03992"/>
    <w:rsid w:val="00A13127"/>
    <w:rsid w:val="00A139DD"/>
    <w:rsid w:val="00A15F1C"/>
    <w:rsid w:val="00A17EB2"/>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75375"/>
    <w:rsid w:val="00A84C36"/>
    <w:rsid w:val="00A9211D"/>
    <w:rsid w:val="00A939D9"/>
    <w:rsid w:val="00A9438A"/>
    <w:rsid w:val="00AA0EE9"/>
    <w:rsid w:val="00AA1826"/>
    <w:rsid w:val="00AA3EB9"/>
    <w:rsid w:val="00AA4591"/>
    <w:rsid w:val="00AA7B38"/>
    <w:rsid w:val="00AB2ACA"/>
    <w:rsid w:val="00AB32FA"/>
    <w:rsid w:val="00AC0C5F"/>
    <w:rsid w:val="00AD59C7"/>
    <w:rsid w:val="00AD5F22"/>
    <w:rsid w:val="00AD7590"/>
    <w:rsid w:val="00AE0310"/>
    <w:rsid w:val="00AE1859"/>
    <w:rsid w:val="00AF0EFD"/>
    <w:rsid w:val="00AF44B0"/>
    <w:rsid w:val="00AF4D7A"/>
    <w:rsid w:val="00AF6BE9"/>
    <w:rsid w:val="00B00529"/>
    <w:rsid w:val="00B00FDA"/>
    <w:rsid w:val="00B011C8"/>
    <w:rsid w:val="00B11CEB"/>
    <w:rsid w:val="00B11CF6"/>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2663"/>
    <w:rsid w:val="00B6498B"/>
    <w:rsid w:val="00B665E8"/>
    <w:rsid w:val="00B67B79"/>
    <w:rsid w:val="00B7012D"/>
    <w:rsid w:val="00B87405"/>
    <w:rsid w:val="00B87C3D"/>
    <w:rsid w:val="00B90897"/>
    <w:rsid w:val="00B914CF"/>
    <w:rsid w:val="00B91786"/>
    <w:rsid w:val="00B93092"/>
    <w:rsid w:val="00B95ABD"/>
    <w:rsid w:val="00B966AC"/>
    <w:rsid w:val="00BA01C2"/>
    <w:rsid w:val="00BB2E49"/>
    <w:rsid w:val="00BB372F"/>
    <w:rsid w:val="00BB521F"/>
    <w:rsid w:val="00BC5EF9"/>
    <w:rsid w:val="00BC6525"/>
    <w:rsid w:val="00BD0E59"/>
    <w:rsid w:val="00BD402C"/>
    <w:rsid w:val="00BE188A"/>
    <w:rsid w:val="00BF2EE3"/>
    <w:rsid w:val="00C004CF"/>
    <w:rsid w:val="00C00574"/>
    <w:rsid w:val="00C0372E"/>
    <w:rsid w:val="00C0681A"/>
    <w:rsid w:val="00C0716E"/>
    <w:rsid w:val="00C11715"/>
    <w:rsid w:val="00C14160"/>
    <w:rsid w:val="00C16F42"/>
    <w:rsid w:val="00C170BE"/>
    <w:rsid w:val="00C2083B"/>
    <w:rsid w:val="00C22511"/>
    <w:rsid w:val="00C22A5D"/>
    <w:rsid w:val="00C236D1"/>
    <w:rsid w:val="00C32255"/>
    <w:rsid w:val="00C334EF"/>
    <w:rsid w:val="00C4377E"/>
    <w:rsid w:val="00C449C3"/>
    <w:rsid w:val="00C4684F"/>
    <w:rsid w:val="00C52A3B"/>
    <w:rsid w:val="00C569D9"/>
    <w:rsid w:val="00C57191"/>
    <w:rsid w:val="00C634B1"/>
    <w:rsid w:val="00C66712"/>
    <w:rsid w:val="00C70694"/>
    <w:rsid w:val="00C739D4"/>
    <w:rsid w:val="00C74968"/>
    <w:rsid w:val="00C803FF"/>
    <w:rsid w:val="00C8156B"/>
    <w:rsid w:val="00C84023"/>
    <w:rsid w:val="00C8545C"/>
    <w:rsid w:val="00C863E2"/>
    <w:rsid w:val="00C879E9"/>
    <w:rsid w:val="00C91278"/>
    <w:rsid w:val="00C92CB0"/>
    <w:rsid w:val="00C93326"/>
    <w:rsid w:val="00C9546B"/>
    <w:rsid w:val="00CA3DA8"/>
    <w:rsid w:val="00CB0798"/>
    <w:rsid w:val="00CB18CB"/>
    <w:rsid w:val="00CB3D6F"/>
    <w:rsid w:val="00CB69EC"/>
    <w:rsid w:val="00CB7907"/>
    <w:rsid w:val="00CC3ACA"/>
    <w:rsid w:val="00CC4779"/>
    <w:rsid w:val="00CC6DDB"/>
    <w:rsid w:val="00CC7886"/>
    <w:rsid w:val="00CD1501"/>
    <w:rsid w:val="00CD2C4D"/>
    <w:rsid w:val="00CD46F0"/>
    <w:rsid w:val="00CE0F6C"/>
    <w:rsid w:val="00CE2E45"/>
    <w:rsid w:val="00CE3256"/>
    <w:rsid w:val="00CE370F"/>
    <w:rsid w:val="00CE775D"/>
    <w:rsid w:val="00CE7B92"/>
    <w:rsid w:val="00CF0729"/>
    <w:rsid w:val="00CF555D"/>
    <w:rsid w:val="00D00C02"/>
    <w:rsid w:val="00D026EC"/>
    <w:rsid w:val="00D13F3C"/>
    <w:rsid w:val="00D140BE"/>
    <w:rsid w:val="00D14A3A"/>
    <w:rsid w:val="00D21EAD"/>
    <w:rsid w:val="00D24E18"/>
    <w:rsid w:val="00D25037"/>
    <w:rsid w:val="00D343D7"/>
    <w:rsid w:val="00D362FB"/>
    <w:rsid w:val="00D372F5"/>
    <w:rsid w:val="00D42C6C"/>
    <w:rsid w:val="00D43336"/>
    <w:rsid w:val="00D4345F"/>
    <w:rsid w:val="00D44883"/>
    <w:rsid w:val="00D45060"/>
    <w:rsid w:val="00D500DC"/>
    <w:rsid w:val="00D52777"/>
    <w:rsid w:val="00D561CC"/>
    <w:rsid w:val="00D6043D"/>
    <w:rsid w:val="00D720AC"/>
    <w:rsid w:val="00D728AB"/>
    <w:rsid w:val="00D74516"/>
    <w:rsid w:val="00D7759C"/>
    <w:rsid w:val="00D833E5"/>
    <w:rsid w:val="00D9036E"/>
    <w:rsid w:val="00D90535"/>
    <w:rsid w:val="00D95C2A"/>
    <w:rsid w:val="00D96044"/>
    <w:rsid w:val="00DA1F1C"/>
    <w:rsid w:val="00DA1F69"/>
    <w:rsid w:val="00DA2838"/>
    <w:rsid w:val="00DA2DDE"/>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D36"/>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0941"/>
    <w:rsid w:val="00E77290"/>
    <w:rsid w:val="00E8085F"/>
    <w:rsid w:val="00E811B1"/>
    <w:rsid w:val="00E86FCF"/>
    <w:rsid w:val="00E91A7E"/>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3B71"/>
    <w:rsid w:val="00EF4849"/>
    <w:rsid w:val="00EF60AE"/>
    <w:rsid w:val="00F032A4"/>
    <w:rsid w:val="00F06769"/>
    <w:rsid w:val="00F070E4"/>
    <w:rsid w:val="00F072FE"/>
    <w:rsid w:val="00F13517"/>
    <w:rsid w:val="00F145C1"/>
    <w:rsid w:val="00F14EA6"/>
    <w:rsid w:val="00F16F73"/>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A3539"/>
    <w:rsid w:val="00FB1310"/>
    <w:rsid w:val="00FB3A08"/>
    <w:rsid w:val="00FB3E8E"/>
    <w:rsid w:val="00FB7C88"/>
    <w:rsid w:val="00FC1C25"/>
    <w:rsid w:val="00FC5A7D"/>
    <w:rsid w:val="00FC700B"/>
    <w:rsid w:val="00FC7EB6"/>
    <w:rsid w:val="00FD4D2F"/>
    <w:rsid w:val="00FD53DA"/>
    <w:rsid w:val="00FD6321"/>
    <w:rsid w:val="00FD6548"/>
    <w:rsid w:val="00FD706E"/>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hyperlink" Target="http://doi.org/10.1126/science.1091698" TargetMode="Externa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641829-099C-8641-8968-CB7C46263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55</Pages>
  <Words>54806</Words>
  <Characters>312399</Characters>
  <Application>Microsoft Macintosh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6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26</cp:revision>
  <cp:lastPrinted>2017-07-11T05:33:00Z</cp:lastPrinted>
  <dcterms:created xsi:type="dcterms:W3CDTF">2017-07-11T05:33:00Z</dcterms:created>
  <dcterms:modified xsi:type="dcterms:W3CDTF">2017-07-1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